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5ECC5C" w14:textId="64148A12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FF59CE" w:rsidRPr="003B3EB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FF59CE" w:rsidRPr="003B3EB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color w:val="000000" w:themeColor="text1"/>
        </w:rPr>
        <w:t>Clinical</w:t>
      </w:r>
      <w:r w:rsidR="00FF59CE" w:rsidRPr="003B3EB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color w:val="000000" w:themeColor="text1"/>
        </w:rPr>
        <w:t>Cases</w:t>
      </w:r>
    </w:p>
    <w:p w14:paraId="00D2DAB0" w14:textId="0A4B3273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2147</w:t>
      </w:r>
    </w:p>
    <w:p w14:paraId="341C4FAE" w14:textId="2D3065C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C71A65" w:rsidRPr="003B3EB2">
        <w:rPr>
          <w:rFonts w:ascii="Book Antiqua" w:eastAsia="Book Antiqua" w:hAnsi="Book Antiqua" w:cs="Book Antiqua"/>
          <w:color w:val="000000" w:themeColor="text1"/>
        </w:rPr>
        <w:t>MINIREVIEWS</w:t>
      </w:r>
    </w:p>
    <w:p w14:paraId="3D299377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F0B059F" w14:textId="53072BF1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atients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echnical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</w:p>
    <w:p w14:paraId="64E38E8F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8E0F013" w14:textId="2DD4958C" w:rsidR="00A77B3E" w:rsidRPr="003B3EB2" w:rsidRDefault="00BC5FC3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Chiu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</w:p>
    <w:p w14:paraId="3866C080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8F3BFCC" w14:textId="2A4223D2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Bo-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Ya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iu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hu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-H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ih-Cha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ung-Ka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Kuo</w:t>
      </w:r>
      <w:proofErr w:type="spellEnd"/>
    </w:p>
    <w:p w14:paraId="1A11D206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B2ECA6" w14:textId="2CEBDB2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o-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Ya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iu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choo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-baccalaure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in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lle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in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070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iwan</w:t>
      </w:r>
    </w:p>
    <w:p w14:paraId="432D662F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FB5F6A9" w14:textId="18C0D32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u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-Hu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ih-Cha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Kung-Kai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Kuo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v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ene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ges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partm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070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iwan</w:t>
      </w:r>
    </w:p>
    <w:p w14:paraId="42C48637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85DB723" w14:textId="5B746CC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u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-Hu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ih-Cha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Kung-Kai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Kuo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choo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in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lle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in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070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iwan</w:t>
      </w:r>
    </w:p>
    <w:p w14:paraId="0E477450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645D62F" w14:textId="606AA4F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uthor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iu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uang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H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rafte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;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uang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H,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uang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C,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Kuo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KK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</w:t>
      </w:r>
      <w:r w:rsidR="007E1F88"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uthors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a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ved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inal</w:t>
      </w:r>
      <w:r w:rsidR="00FF59CE"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.</w:t>
      </w:r>
    </w:p>
    <w:p w14:paraId="2036C0F6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1E316C1" w14:textId="140635CE" w:rsidR="00A77B3E" w:rsidRPr="003B3EB2" w:rsidRDefault="00661056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rrespondi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u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-Hu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uang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MD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hD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ssistan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rofessor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octor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urgeon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urgical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ncologist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v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ene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ges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partm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iversit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100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ih-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ua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oa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anmi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ric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aohsiu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070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iwa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E17D8" w:rsidRPr="003B3EB2">
        <w:rPr>
          <w:rFonts w:ascii="Book Antiqua" w:eastAsia="Book Antiqua" w:hAnsi="Book Antiqua" w:cs="Book Antiqua"/>
          <w:color w:val="000000" w:themeColor="text1"/>
        </w:rPr>
        <w:t>atreecsw@hotmail.com</w:t>
      </w:r>
    </w:p>
    <w:p w14:paraId="12BA6BA5" w14:textId="77777777" w:rsidR="00EF11EA" w:rsidRPr="003B3EB2" w:rsidRDefault="00EF11EA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FECDBA2" w14:textId="486213E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em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6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</w:t>
      </w:r>
    </w:p>
    <w:p w14:paraId="0CB29073" w14:textId="6DA1DF2E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Janu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3</w:t>
      </w:r>
    </w:p>
    <w:p w14:paraId="395C40E7" w14:textId="0BCA69E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4930A8" w:rsidRPr="00921E8F">
        <w:rPr>
          <w:rFonts w:ascii="Book Antiqua" w:eastAsia="Book Antiqua" w:hAnsi="Book Antiqua" w:cs="Book Antiqua"/>
          <w:color w:val="000000" w:themeColor="text1"/>
        </w:rPr>
        <w:t>February 27, 2023</w:t>
      </w:r>
    </w:p>
    <w:p w14:paraId="2332AF71" w14:textId="0C4C89D5" w:rsidR="00A77B3E" w:rsidRDefault="00661056" w:rsidP="003B3EB2">
      <w:pPr>
        <w:snapToGrid w:val="0"/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2B2151">
        <w:rPr>
          <w:rFonts w:ascii="Book Antiqua" w:eastAsia="Book Antiqua" w:hAnsi="Book Antiqua" w:cs="Book Antiqua"/>
          <w:color w:val="000000" w:themeColor="text1"/>
        </w:rPr>
        <w:t>March</w:t>
      </w:r>
      <w:r w:rsidR="002B2151" w:rsidRPr="00921E8F">
        <w:rPr>
          <w:rFonts w:ascii="Book Antiqua" w:eastAsia="Book Antiqua" w:hAnsi="Book Antiqua" w:cs="Book Antiqua"/>
          <w:color w:val="000000" w:themeColor="text1"/>
        </w:rPr>
        <w:t xml:space="preserve"> 2</w:t>
      </w:r>
      <w:r w:rsidR="002B2151">
        <w:rPr>
          <w:rFonts w:ascii="Book Antiqua" w:hAnsi="Book Antiqua" w:cs="Book Antiqua" w:hint="eastAsia"/>
          <w:color w:val="000000" w:themeColor="text1"/>
          <w:lang w:eastAsia="zh-CN"/>
        </w:rPr>
        <w:t>6</w:t>
      </w:r>
      <w:r w:rsidR="002B2151" w:rsidRPr="00921E8F">
        <w:rPr>
          <w:rFonts w:ascii="Book Antiqua" w:eastAsia="Book Antiqua" w:hAnsi="Book Antiqua" w:cs="Book Antiqua"/>
          <w:color w:val="000000" w:themeColor="text1"/>
        </w:rPr>
        <w:t>, 2023</w:t>
      </w:r>
    </w:p>
    <w:p w14:paraId="1C7DA623" w14:textId="77777777" w:rsidR="00861F61" w:rsidRPr="00861F61" w:rsidRDefault="00861F61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6A814D80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3B3EB2" w:rsidSect="00C26C21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D872454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44899BE2" w14:textId="7A0AA6C3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SI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gen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racteriz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-ima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nspos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j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isce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ga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990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und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fu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g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lecystectom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j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ble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verc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LCBDE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ern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quival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fficac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ke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ncreatit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d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o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d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ta-analy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a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r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ervention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st-effectivenes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ig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ear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t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i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vantag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wev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manding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kil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uct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tuation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ual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re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ublis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cu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pects.</w:t>
      </w:r>
    </w:p>
    <w:p w14:paraId="6E2E0032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5CA68DC" w14:textId="44C194D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Key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tom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ision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</w:p>
    <w:p w14:paraId="7125B2EF" w14:textId="77777777" w:rsidR="00A77B3E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6F3086F2" w14:textId="77777777" w:rsidR="007F17A4" w:rsidRPr="00026CB8" w:rsidRDefault="007F17A4" w:rsidP="007F17A4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3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72C72BC6" w14:textId="77777777" w:rsidR="00C718FE" w:rsidRPr="00C718FE" w:rsidRDefault="00C718F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4BF7F831" w14:textId="1F5D58D0" w:rsidR="00AB7551" w:rsidRDefault="007F17A4" w:rsidP="00AB755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7F17A4">
        <w:rPr>
          <w:rFonts w:ascii="Book Antiqua" w:eastAsia="Book Antiqua" w:hAnsi="Book Antiqua" w:cs="Book Antiqua"/>
          <w:b/>
          <w:color w:val="000000" w:themeColor="text1"/>
        </w:rPr>
        <w:t xml:space="preserve">Citation: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Chiu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B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Chua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SH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Chua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SC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661056" w:rsidRPr="003B3EB2">
        <w:rPr>
          <w:rFonts w:ascii="Book Antiqua" w:eastAsia="Book Antiqua" w:hAnsi="Book Antiqua" w:cs="Book Antiqua"/>
          <w:color w:val="000000" w:themeColor="text1"/>
        </w:rPr>
        <w:t>Kuo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KK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661056"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661056"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661056"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patients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techn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review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i/>
          <w:iCs/>
          <w:color w:val="000000" w:themeColor="text1"/>
        </w:rPr>
        <w:t>World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i/>
          <w:iCs/>
          <w:color w:val="000000" w:themeColor="text1"/>
        </w:rPr>
        <w:t>J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spellStart"/>
      <w:r w:rsidR="00661056" w:rsidRPr="003B3EB2">
        <w:rPr>
          <w:rFonts w:ascii="Book Antiqua" w:eastAsia="Book Antiqua" w:hAnsi="Book Antiqua" w:cs="Book Antiqua"/>
          <w:i/>
          <w:iCs/>
          <w:color w:val="000000" w:themeColor="text1"/>
        </w:rPr>
        <w:t>Clin</w:t>
      </w:r>
      <w:proofErr w:type="spellEnd"/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i/>
          <w:iCs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61056" w:rsidRPr="003B3EB2">
        <w:rPr>
          <w:rFonts w:ascii="Book Antiqua" w:eastAsia="Book Antiqua" w:hAnsi="Book Antiqua" w:cs="Book Antiqua"/>
          <w:color w:val="000000" w:themeColor="text1"/>
        </w:rPr>
        <w:t>2023;</w:t>
      </w:r>
      <w:r w:rsidR="00AB7551">
        <w:rPr>
          <w:rFonts w:ascii="Book Antiqua" w:eastAsia="Book Antiqua" w:hAnsi="Book Antiqua" w:cs="Book Antiqua"/>
          <w:color w:val="000000"/>
        </w:rPr>
        <w:t xml:space="preserve"> 11(</w:t>
      </w:r>
      <w:r w:rsidR="00AB7551">
        <w:rPr>
          <w:rFonts w:ascii="Book Antiqua" w:hAnsi="Book Antiqua" w:cs="Book Antiqua"/>
          <w:color w:val="000000"/>
          <w:lang w:eastAsia="zh-CN"/>
        </w:rPr>
        <w:t>9</w:t>
      </w:r>
      <w:r w:rsidR="00AB7551">
        <w:rPr>
          <w:rFonts w:ascii="Book Antiqua" w:eastAsia="Book Antiqua" w:hAnsi="Book Antiqua" w:cs="Book Antiqua"/>
          <w:color w:val="000000"/>
        </w:rPr>
        <w:t xml:space="preserve">): </w:t>
      </w:r>
      <w:r w:rsidR="00F34FD0">
        <w:rPr>
          <w:rFonts w:ascii="Book Antiqua" w:hAnsi="Book Antiqua" w:cs="Book Antiqua" w:hint="eastAsia"/>
          <w:color w:val="000000"/>
          <w:lang w:eastAsia="zh-CN"/>
        </w:rPr>
        <w:t>1939</w:t>
      </w:r>
      <w:r w:rsidR="00AB7551">
        <w:rPr>
          <w:rFonts w:ascii="Book Antiqua" w:eastAsia="Book Antiqua" w:hAnsi="Book Antiqua" w:cs="Book Antiqua"/>
          <w:color w:val="000000"/>
        </w:rPr>
        <w:t>-</w:t>
      </w:r>
      <w:r w:rsidR="00F34FD0">
        <w:rPr>
          <w:rFonts w:ascii="Book Antiqua" w:hAnsi="Book Antiqua" w:cs="Book Antiqua" w:hint="eastAsia"/>
          <w:color w:val="000000"/>
          <w:lang w:eastAsia="zh-CN"/>
        </w:rPr>
        <w:t>1950</w:t>
      </w:r>
    </w:p>
    <w:p w14:paraId="02F9570E" w14:textId="4AD17F98" w:rsidR="00AB7551" w:rsidRDefault="00AB7551" w:rsidP="00AB755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URL: </w:t>
      </w:r>
      <w:r>
        <w:rPr>
          <w:rFonts w:ascii="Book Antiqua" w:eastAsia="Book Antiqua" w:hAnsi="Book Antiqua" w:cs="Book Antiqua"/>
        </w:rPr>
        <w:t>https://www.wjgnet.com/2307-8960/full/v11/i</w:t>
      </w:r>
      <w:r>
        <w:rPr>
          <w:rFonts w:ascii="Book Antiqua" w:hAnsi="Book Antiqua" w:cs="Book Antiqua"/>
          <w:lang w:eastAsia="zh-CN"/>
        </w:rPr>
        <w:t>9</w:t>
      </w:r>
      <w:r>
        <w:rPr>
          <w:rFonts w:ascii="Book Antiqua" w:eastAsia="Book Antiqua" w:hAnsi="Book Antiqua" w:cs="Book Antiqua"/>
        </w:rPr>
        <w:t>/</w:t>
      </w:r>
      <w:r w:rsidR="00F34FD0">
        <w:rPr>
          <w:rFonts w:ascii="Book Antiqua" w:hAnsi="Book Antiqua" w:cs="Book Antiqua" w:hint="eastAsia"/>
          <w:lang w:eastAsia="zh-CN"/>
        </w:rPr>
        <w:t>1939</w:t>
      </w:r>
      <w:r>
        <w:rPr>
          <w:rFonts w:ascii="Book Antiqua" w:eastAsia="Book Antiqua" w:hAnsi="Book Antiqua" w:cs="Book Antiqua"/>
        </w:rPr>
        <w:t>.htm</w:t>
      </w:r>
    </w:p>
    <w:p w14:paraId="4E4E7422" w14:textId="40F2F226" w:rsidR="00A77B3E" w:rsidRPr="003B3EB2" w:rsidRDefault="00AB7551" w:rsidP="00AB7551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DOI: </w:t>
      </w:r>
      <w:r>
        <w:rPr>
          <w:rFonts w:ascii="Book Antiqua" w:eastAsia="Book Antiqua" w:hAnsi="Book Antiqua" w:cs="Book Antiqua"/>
          <w:color w:val="000000"/>
        </w:rPr>
        <w:t>https://dx.doi.org/10.12998/wjcc.v11.i</w:t>
      </w:r>
      <w:r>
        <w:rPr>
          <w:rFonts w:ascii="Book Antiqua" w:hAnsi="Book Antiqua" w:cs="Book Antiqua"/>
          <w:color w:val="000000"/>
          <w:lang w:eastAsia="zh-CN"/>
        </w:rPr>
        <w:t>9</w:t>
      </w:r>
      <w:r>
        <w:rPr>
          <w:rFonts w:ascii="Book Antiqua" w:eastAsia="Book Antiqua" w:hAnsi="Book Antiqua" w:cs="Book Antiqua"/>
          <w:color w:val="000000"/>
        </w:rPr>
        <w:t>.</w:t>
      </w:r>
      <w:r w:rsidR="00F34FD0">
        <w:rPr>
          <w:rFonts w:ascii="Book Antiqua" w:hAnsi="Book Antiqua" w:cs="Book Antiqua" w:hint="eastAsia"/>
          <w:color w:val="000000"/>
          <w:lang w:eastAsia="zh-CN"/>
        </w:rPr>
        <w:t>1939</w:t>
      </w:r>
    </w:p>
    <w:p w14:paraId="32CA1930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E35224E" w14:textId="17FB3F8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Co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LCBDE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ern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a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d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o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monstr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ul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r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rea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st-effectiven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vertheles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man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llen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ircumstanc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SI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rei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s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aly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ublis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cu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pects.</w:t>
      </w:r>
    </w:p>
    <w:p w14:paraId="4FC57AAB" w14:textId="5DE751A6" w:rsidR="00A77B3E" w:rsidRPr="003B3EB2" w:rsidRDefault="00C718F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>
        <w:rPr>
          <w:rFonts w:ascii="Book Antiqua" w:hAnsi="Book Antiqua"/>
          <w:color w:val="000000" w:themeColor="text1"/>
        </w:rPr>
        <w:br w:type="page"/>
      </w:r>
      <w:r w:rsidR="00661056" w:rsidRPr="003B3EB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lastRenderedPageBreak/>
        <w:t>INTRODUCTION</w:t>
      </w:r>
    </w:p>
    <w:p w14:paraId="65FFCA76" w14:textId="588F566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ad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LCBDE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d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o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ERCP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ov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de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cep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na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CBD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-3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man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radu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c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mainstream</w:t>
      </w:r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in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actic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18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d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twor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ta-analy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3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ial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757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a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lecystectom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LC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u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tcom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u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rm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ng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u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ear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i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4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hibi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onsist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resul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,5,6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v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ul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rea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miliar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ep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lic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ol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k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llen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.</w:t>
      </w:r>
    </w:p>
    <w:p w14:paraId="2106F0A1" w14:textId="0DC6944B" w:rsidR="00A77B3E" w:rsidRPr="003B3EB2" w:rsidRDefault="00661056" w:rsidP="003B3EB2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SI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orac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organ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inic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sel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ymptomatic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wev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oci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llen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r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atom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locatio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ta-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analys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9,10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mi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um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i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es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ublis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ar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pects.</w:t>
      </w:r>
    </w:p>
    <w:p w14:paraId="224A0936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D50235A" w14:textId="493F6E5D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LITERATURE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REVIEW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OUR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OWN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EXPERIENCE</w:t>
      </w:r>
    </w:p>
    <w:p w14:paraId="5668F927" w14:textId="5443AB1E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ata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llection</w:t>
      </w:r>
    </w:p>
    <w:p w14:paraId="142B359F" w14:textId="1BD98E1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ar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gar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111EFB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2601"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uc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chra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bra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ubMe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Embase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b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ci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ou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ngua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tri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ti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cto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eyword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</w:t>
      </w:r>
      <w:proofErr w:type="spellStart"/>
      <w:r w:rsidR="007779C6"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7779C6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779C6" w:rsidRPr="003B3EB2">
        <w:rPr>
          <w:rFonts w:ascii="Book Antiqua" w:eastAsia="Book Antiqua" w:hAnsi="Book Antiqua" w:cs="Book Antiqua"/>
          <w:color w:val="000000" w:themeColor="text1"/>
        </w:rPr>
        <w:t>inversu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”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u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”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otrips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”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otom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”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”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”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lev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u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x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ructu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strac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fer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cri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uc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surg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clud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a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er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clud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ord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dentif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arch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cord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clu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riteria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a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1,12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3,14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n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,15-21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form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sen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ble</w:t>
      </w:r>
      <w:r w:rsidR="006D54CA" w:rsidRPr="003B3EB2">
        <w:rPr>
          <w:rFonts w:ascii="Book Antiqua" w:eastAsia="Book Antiqua" w:hAnsi="Book Antiqua" w:cs="Book Antiqua"/>
          <w:color w:val="000000" w:themeColor="text1"/>
        </w:rPr>
        <w:t>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</w:t>
      </w:r>
      <w:r w:rsidR="004C7D12" w:rsidRPr="003B3EB2">
        <w:rPr>
          <w:rFonts w:ascii="Book Antiqua" w:eastAsia="Book Antiqua" w:hAnsi="Book Antiqua" w:cs="Book Antiqua"/>
          <w:color w:val="000000" w:themeColor="text1"/>
        </w:rPr>
        <w:t>-</w:t>
      </w:r>
      <w:r w:rsidRPr="003B3EB2">
        <w:rPr>
          <w:rFonts w:ascii="Book Antiqua" w:eastAsia="Book Antiqua" w:hAnsi="Book Antiqua" w:cs="Book Antiqua"/>
          <w:color w:val="000000" w:themeColor="text1"/>
        </w:rPr>
        <w:t>3.</w:t>
      </w:r>
    </w:p>
    <w:p w14:paraId="58B4D02E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BA35020" w14:textId="47F4C65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wn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xperience</w:t>
      </w:r>
    </w:p>
    <w:p w14:paraId="3345A62E" w14:textId="65644A66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79-year-o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ma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2601"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ly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ypertens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yp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bet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llitu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yslipidemia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isto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ct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gnanc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0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yea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ior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ffe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o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prand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epigastr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compan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jaundi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piso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f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d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eking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mergenc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oom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hys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amin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remarkabl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borato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alu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90F5F" w:rsidRPr="003B3EB2">
        <w:rPr>
          <w:rFonts w:ascii="Book Antiqua" w:eastAsia="Book Antiqua" w:hAnsi="Book Antiqua" w:cs="Book Antiqua"/>
          <w:color w:val="000000" w:themeColor="text1"/>
        </w:rPr>
        <w:t>white blood ce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7,200/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norm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nge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4000–10000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-reac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te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3.31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g/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d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0–8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irub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.17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g/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d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1.0–2.0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re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irub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0.5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g/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d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0.2–1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ani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nsamin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9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U/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10–40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part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minotransfer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9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U/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10–42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kali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hosphat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47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U/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28–94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0" w:name="OLE_LINK1612"/>
      <w:bookmarkStart w:id="1" w:name="OLE_LINK1613"/>
      <w:bookmarkStart w:id="2" w:name="OLE_LINK1458"/>
      <w:bookmarkStart w:id="3" w:name="OLE_LINK1997"/>
      <w:bookmarkStart w:id="4" w:name="OLE_LINK2340"/>
      <w:bookmarkStart w:id="5" w:name="OLE_LINK3164"/>
      <w:r w:rsidR="00890F5F" w:rsidRPr="003B3EB2">
        <w:rPr>
          <w:rFonts w:ascii="Book Antiqua" w:hAnsi="Book Antiqua"/>
          <w:color w:val="000000" w:themeColor="text1"/>
        </w:rPr>
        <w:t>computed tomography</w:t>
      </w:r>
      <w:bookmarkEnd w:id="0"/>
      <w:bookmarkEnd w:id="1"/>
      <w:bookmarkEnd w:id="2"/>
      <w:bookmarkEnd w:id="3"/>
      <w:bookmarkEnd w:id="4"/>
      <w:bookmarkEnd w:id="5"/>
      <w:r w:rsidR="00890F5F" w:rsidRPr="003B3EB2">
        <w:rPr>
          <w:rFonts w:ascii="Book Antiqua" w:eastAsia="Book Antiqua" w:hAnsi="Book Antiqua" w:cs="Book Antiqua"/>
          <w:color w:val="000000" w:themeColor="text1"/>
        </w:rPr>
        <w:t xml:space="preserve"> (</w:t>
      </w:r>
      <w:r w:rsidRPr="003B3EB2">
        <w:rPr>
          <w:rFonts w:ascii="Book Antiqua" w:eastAsia="Book Antiqua" w:hAnsi="Book Antiqua" w:cs="Book Antiqua"/>
          <w:color w:val="000000" w:themeColor="text1"/>
        </w:rPr>
        <w:t>CT</w:t>
      </w:r>
      <w:r w:rsidR="00890F5F" w:rsidRPr="003B3EB2">
        <w:rPr>
          <w:rFonts w:ascii="Book Antiqua" w:eastAsia="Book Antiqua" w:hAnsi="Book Antiqua" w:cs="Book Antiqua"/>
          <w:color w:val="000000" w:themeColor="text1"/>
        </w:rPr>
        <w:t>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omal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rai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ode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pli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ret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hydroureteronephro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pres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u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lculo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cystit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bstruc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jaundi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v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un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pairmen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mit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-inc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cus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lo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’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ov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eventful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charg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ccur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4.5-m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llow-up.</w:t>
      </w:r>
    </w:p>
    <w:p w14:paraId="1205024A" w14:textId="58815676" w:rsidR="00A77B3E" w:rsidRPr="003B3EB2" w:rsidRDefault="00661056" w:rsidP="003B3EB2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D5A54" w:rsidRPr="003B3EB2">
        <w:rPr>
          <w:rFonts w:ascii="Book Antiqua" w:eastAsia="Book Antiqua" w:hAnsi="Book Antiqua" w:cs="Book Antiqua"/>
          <w:color w:val="000000" w:themeColor="text1"/>
        </w:rPr>
        <w:t>single-incision LCBDE (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4D5A54" w:rsidRPr="003B3EB2">
        <w:rPr>
          <w:rFonts w:ascii="Book Antiqua" w:eastAsia="Book Antiqua" w:hAnsi="Book Antiqua" w:cs="Book Antiqua"/>
          <w:color w:val="000000" w:themeColor="text1"/>
        </w:rPr>
        <w:t>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cri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i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reviously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2,23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i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ene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esthesi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ac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r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endelenburg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ist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o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w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traabdomina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ga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beg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er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erc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channe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paraumbilica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is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atrauma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ras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e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a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’cloc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rec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0-cm-lo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0-deg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s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2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vi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isualiza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rk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rv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2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sect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lot’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iang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D0F68" w:rsidRPr="003B3EB2">
        <w:rPr>
          <w:rFonts w:ascii="Book Antiqua" w:eastAsia="Book Antiqua" w:hAnsi="Book Antiqua" w:cs="Book Antiqua"/>
          <w:color w:val="000000" w:themeColor="text1"/>
        </w:rPr>
        <w:t>2</w:t>
      </w:r>
      <w:r w:rsidRPr="003B3EB2">
        <w:rPr>
          <w:rFonts w:ascii="Book Antiqua" w:eastAsia="Book Antiqua" w:hAnsi="Book Antiqua" w:cs="Book Antiqua"/>
          <w:color w:val="000000" w:themeColor="text1"/>
        </w:rPr>
        <w:t>A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cur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xim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en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e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u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s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nondilated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D0F68" w:rsidRPr="003B3EB2">
        <w:rPr>
          <w:rFonts w:ascii="Book Antiqua" w:eastAsia="Book Antiqua" w:hAnsi="Book Antiqua" w:cs="Book Antiqua"/>
          <w:color w:val="000000" w:themeColor="text1"/>
        </w:rPr>
        <w:t xml:space="preserve">2B and </w:t>
      </w:r>
      <w:r w:rsidRPr="003B3EB2">
        <w:rPr>
          <w:rFonts w:ascii="Book Antiqua" w:eastAsia="Book Antiqua" w:hAnsi="Book Antiqua" w:cs="Book Antiqua"/>
          <w:color w:val="000000" w:themeColor="text1"/>
        </w:rPr>
        <w:t>C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uc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ra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gram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IOC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fi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C085A"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</w:rPr>
        <w:t>A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dif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a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"basket-in-catheter"</w:t>
      </w:r>
      <w:r w:rsidR="00A825C2" w:rsidRPr="003B3EB2">
        <w:rPr>
          <w:rFonts w:ascii="Book Antiqua" w:eastAsia="Book Antiqua" w:hAnsi="Book Antiqua" w:cs="Book Antiqua"/>
          <w:color w:val="000000" w:themeColor="text1"/>
        </w:rPr>
        <w:t>(BIC</w:t>
      </w:r>
      <w:proofErr w:type="gramStart"/>
      <w:r w:rsidR="00A825C2" w:rsidRPr="003B3EB2">
        <w:rPr>
          <w:rFonts w:ascii="Book Antiqua" w:eastAsia="Book Antiqua" w:hAnsi="Book Antiqua" w:cs="Book Antiqua"/>
          <w:color w:val="000000" w:themeColor="text1"/>
        </w:rPr>
        <w:t>)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4]</w:t>
      </w:r>
      <w:r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Dormia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ske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e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en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e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u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wa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desti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nc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ter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ske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691892" w:rsidRPr="003B3EB2">
        <w:rPr>
          <w:rFonts w:ascii="Book Antiqua" w:eastAsia="Book Antiqua" w:hAnsi="Book Antiqua" w:cs="Book Antiqua"/>
          <w:color w:val="000000" w:themeColor="text1"/>
        </w:rPr>
        <w:t>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B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B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earanc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O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fir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ai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C085A"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</w:rPr>
        <w:t>C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n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ose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c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o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v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C085A" w:rsidRPr="003B3EB2">
        <w:rPr>
          <w:rFonts w:ascii="Book Antiqua" w:eastAsia="Book Antiqua" w:hAnsi="Book Antiqua" w:cs="Book Antiqua"/>
          <w:color w:val="000000" w:themeColor="text1"/>
        </w:rPr>
        <w:t>2</w:t>
      </w:r>
      <w:r w:rsidRPr="003B3EB2">
        <w:rPr>
          <w:rFonts w:ascii="Book Antiqua" w:eastAsia="Book Antiqua" w:hAnsi="Book Antiqua" w:cs="Book Antiqua"/>
          <w:color w:val="000000" w:themeColor="text1"/>
        </w:rPr>
        <w:t>D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o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ra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ubhepa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pac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o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5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stim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loo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l.</w:t>
      </w:r>
      <w:r w:rsidR="00C26C21" w:rsidRPr="003B3EB2">
        <w:rPr>
          <w:rFonts w:ascii="Book Antiqua" w:eastAsia="Book Antiqua" w:hAnsi="Book Antiqua" w:cs="Book Antiqua"/>
          <w:color w:val="000000" w:themeColor="text1"/>
        </w:rPr>
        <w:t xml:space="preserve"> The details of the operation </w:t>
      </w:r>
      <w:r w:rsidR="00E30022"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C26C21" w:rsidRPr="003B3EB2">
        <w:rPr>
          <w:rFonts w:ascii="Book Antiqua" w:eastAsia="Book Antiqua" w:hAnsi="Book Antiqua" w:cs="Book Antiqua"/>
          <w:color w:val="000000" w:themeColor="text1"/>
        </w:rPr>
        <w:t xml:space="preserve"> shown in the </w:t>
      </w:r>
      <w:r w:rsidR="004C7D12" w:rsidRPr="003B3EB2">
        <w:rPr>
          <w:rFonts w:ascii="Book Antiqua" w:eastAsia="Book Antiqua" w:hAnsi="Book Antiqua" w:cs="Book Antiqua"/>
          <w:color w:val="000000" w:themeColor="text1"/>
        </w:rPr>
        <w:t>V</w:t>
      </w:r>
      <w:r w:rsidR="00C26C21" w:rsidRPr="003B3EB2">
        <w:rPr>
          <w:rFonts w:ascii="Book Antiqua" w:eastAsia="Book Antiqua" w:hAnsi="Book Antiqua" w:cs="Book Antiqua"/>
          <w:color w:val="000000" w:themeColor="text1"/>
        </w:rPr>
        <w:t>ideo</w:t>
      </w:r>
      <w:r w:rsidR="00E30022"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6535809C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093D58F" w14:textId="12FFB6F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ACUTE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BILIARY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TRACT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DISEASE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SITUS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INVERSUS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PATIENTS</w:t>
      </w:r>
    </w:p>
    <w:p w14:paraId="5274B693" w14:textId="2DF7FE4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verview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versus</w:t>
      </w:r>
      <w:proofErr w:type="spellEnd"/>
    </w:p>
    <w:p w14:paraId="628D0742" w14:textId="51AF1469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fe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ienta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il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ener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rm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ymmetr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ul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pectru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teral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disturbanc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5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mot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ili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yndrom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n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Kartagener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syndrom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6-28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vemark’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yndrom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rdia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lform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i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resi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9-31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pli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re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norm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er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odenu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691892" w:rsidRPr="003B3EB2">
        <w:rPr>
          <w:rFonts w:ascii="Book Antiqua" w:eastAsia="Book Antiqua" w:hAnsi="Book Antiqua" w:cs="Book Antiqua"/>
          <w:color w:val="000000" w:themeColor="text1"/>
        </w:rPr>
        <w:t>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</w:t>
      </w:r>
      <w:r w:rsidR="00375286" w:rsidRPr="003B3EB2">
        <w:rPr>
          <w:rFonts w:ascii="Book Antiqua" w:eastAsia="Book Antiqua" w:hAnsi="Book Antiqua" w:cs="Book Antiqua"/>
          <w:color w:val="000000" w:themeColor="text1"/>
        </w:rPr>
        <w:t xml:space="preserve"> 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C085A"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</w:rPr>
        <w:t>C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h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oci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ai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unclear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2,33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way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ten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dentif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si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omal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veys.</w:t>
      </w:r>
    </w:p>
    <w:p w14:paraId="575C515B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BA9FCDC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lastRenderedPageBreak/>
        <w:t>Diagnosis</w:t>
      </w:r>
    </w:p>
    <w:p w14:paraId="13562D83" w14:textId="19C2AD9F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9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case,</w:t>
      </w:r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ri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m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g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n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o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0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79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yea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g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ystem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e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8,20,21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quipp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cemaker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20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ct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gnanc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istor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g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for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u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idu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nth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later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sent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jaundic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5,19,21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velop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cystit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8,15,19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igh-resolu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a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atom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F2E52" w:rsidRPr="003B3EB2">
        <w:rPr>
          <w:rFonts w:ascii="Book Antiqua" w:eastAsia="Book Antiqua" w:hAnsi="Book Antiqua" w:cs="Book Antiqua"/>
          <w:color w:val="000000" w:themeColor="text1"/>
        </w:rPr>
        <w:t>T</w:t>
      </w:r>
      <w:r w:rsidRPr="003B3EB2">
        <w:rPr>
          <w:rFonts w:ascii="Book Antiqua" w:eastAsia="Book Antiqua" w:hAnsi="Book Antiqua" w:cs="Book Antiqua"/>
          <w:color w:val="000000" w:themeColor="text1"/>
        </w:rPr>
        <w:t>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w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6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gne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on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MRCP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8,19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w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o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RCP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8,21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6C1CA6CC" w14:textId="71841F62" w:rsidR="00A77B3E" w:rsidRPr="003B3EB2" w:rsidRDefault="00661056" w:rsidP="003B3EB2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D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sent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u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e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ﬁ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mergenc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hysician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4,35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u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684E25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684E25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5-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l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u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langiti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8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prand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i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hys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amin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e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artb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hemithorax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pa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lln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bdom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oci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side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u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yocard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far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p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lcer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certa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atur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refu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hys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amin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diolog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vestig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ay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gniﬁc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o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diagnosi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6,3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r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po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act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gorith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nagem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4).</w:t>
      </w:r>
    </w:p>
    <w:p w14:paraId="2237C065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FDCA5E7" w14:textId="0FD9F456" w:rsidR="00A77B3E" w:rsidRPr="003B3EB2" w:rsidRDefault="00111EFB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Endoscopic retrograde </w:t>
      </w: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olangiopancreatography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v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="004930A8" w:rsidRPr="004930A8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aparoscopic</w:t>
      </w:r>
      <w:r w:rsidR="00570DA6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common bile duct exploration</w:t>
      </w:r>
    </w:p>
    <w:p w14:paraId="5ED56622" w14:textId="6BC09F06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gnific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lleng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endoscopist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8-42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alleng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i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r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atom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80-deg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ockwi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ot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odenu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t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required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43-4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urthermor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nnulatio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ca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c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isualiz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ct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mpull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Vater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812118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12118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4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</w:t>
      </w:r>
      <w:r w:rsidR="00812118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publis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r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tai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4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go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fu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nnulatio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5.7%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12/14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nnulatio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ccur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71.4%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10/14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o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4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h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ti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1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a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00%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nnulatio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41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4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iled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49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-5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u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ver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87.7%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a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vid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u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traperitonea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isualiza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fu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m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3BBC10AD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D88D06" w14:textId="5FE3B8A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COMMON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EXPLORATION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SITUS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INVERSUS</w:t>
      </w:r>
      <w:r w:rsidR="00FF59CE"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PATIENTS</w:t>
      </w:r>
    </w:p>
    <w:p w14:paraId="66A6E04A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utcome</w:t>
      </w:r>
    </w:p>
    <w:p w14:paraId="2AF7712B" w14:textId="114AC6C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40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mi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1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29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6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or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day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8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y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p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5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y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vers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tal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ord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ai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ul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sen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.</w:t>
      </w:r>
    </w:p>
    <w:p w14:paraId="71BD42E1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4BB9DCA" w14:textId="153C0F9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Trocar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ositioning</w:t>
      </w:r>
    </w:p>
    <w:p w14:paraId="2CA0FF2A" w14:textId="4897263D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Conduct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w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nspo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organ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-5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r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side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oca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ing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ssenti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yp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acem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62C8E" w:rsidRPr="003B3EB2">
        <w:rPr>
          <w:rFonts w:ascii="Book Antiqua" w:eastAsia="Book Antiqua" w:hAnsi="Book Antiqua" w:cs="Book Antiqua"/>
          <w:color w:val="000000" w:themeColor="text1"/>
        </w:rPr>
        <w:t>T</w:t>
      </w:r>
      <w:r w:rsidRPr="003B3EB2">
        <w:rPr>
          <w:rFonts w:ascii="Book Antiqua" w:eastAsia="Book Antiqua" w:hAnsi="Book Antiqua" w:cs="Book Antiqua"/>
          <w:color w:val="000000" w:themeColor="text1"/>
        </w:rPr>
        <w:t>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Ameri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”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Fren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”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9,10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o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i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pen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cretion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Ameri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”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utho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mbiguous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cri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conven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”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Ameri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”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“Fren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”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edn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co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roblem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,5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se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epigastr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midclavicular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-hande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eci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nger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wev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ro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’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od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dissectio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0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r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lemma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ystem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yiel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r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erven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r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9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wev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v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21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ig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-han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rk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i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practic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8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,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9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nondominant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pa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tcome.</w:t>
      </w:r>
    </w:p>
    <w:p w14:paraId="3769AB40" w14:textId="560B0763" w:rsidR="00A77B3E" w:rsidRPr="003B3EB2" w:rsidRDefault="00661056" w:rsidP="003B3EB2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T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h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mbiguous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cri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"conventional"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8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,15,20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r-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meri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yl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8,19,21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.</w:t>
      </w:r>
    </w:p>
    <w:p w14:paraId="6BDB8A8B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05EDD99" w14:textId="64BE486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ingle-incision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xploration</w:t>
      </w:r>
    </w:p>
    <w:p w14:paraId="32680E06" w14:textId="4763B31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Compa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em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vantage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velop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ve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Ju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12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ca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nda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tu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Mirizzi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yndr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sende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yp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I-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IV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2,23,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0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0-cm-lo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0-deg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-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lexi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sope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ven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ra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trum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ed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i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-inc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ple-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ngitudinal-arr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1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erc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channe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’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cre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ig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5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ced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dic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v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ler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gula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r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lec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rr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oca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necess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ca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edn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ble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vali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se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tractio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-6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t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ver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ffe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ll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c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ua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rr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assistant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2,23,6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re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is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um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i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peed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ov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vid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vor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osmesi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difi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e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i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rato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sista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v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o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’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f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d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00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SILCBD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2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s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j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nimal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tai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rte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.</w:t>
      </w:r>
    </w:p>
    <w:p w14:paraId="5CEED50B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16FF12B" w14:textId="6F751B1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oledochotomy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pproach</w:t>
      </w:r>
    </w:p>
    <w:p w14:paraId="4E83E738" w14:textId="19131CC4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An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s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go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out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tegoriz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choledochotom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cat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umber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z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o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atom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flu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i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w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techniques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8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ampl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≤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6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meter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it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tom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side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141E2"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rg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7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trahepa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exist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scop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exploration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6,18,21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w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tom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o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-tu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drainag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1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im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osur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8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w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duodenostomie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7,19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ai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mentio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air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6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l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llo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ali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weep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7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ske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the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o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T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354A3F10" w14:textId="66DF955B" w:rsidR="00A77B3E" w:rsidRPr="003B3EB2" w:rsidRDefault="00661056" w:rsidP="003B3EB2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Alth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n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r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ak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choledochotomies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69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-7</w:t>
      </w:r>
      <w:r w:rsidR="00DE0A5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t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Senthilnathan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FF59CE" w:rsidRPr="003B3EB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345390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345390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7]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ntio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idu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tai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lcul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nth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17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hibi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a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r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ro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tuat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te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o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ain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y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s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tom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l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cessfu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ition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dif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amed</w:t>
      </w:r>
      <w:r w:rsidR="00A825C2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BIC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24]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scopy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lic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vi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a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form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asi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ed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u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sket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hie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ear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ear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al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mp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B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dat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npublished)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ve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a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vas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dif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o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15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t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mila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f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4.5-m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llow-up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t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curre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dentified.</w:t>
      </w:r>
    </w:p>
    <w:p w14:paraId="7C621BFB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AD85DD9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mitation</w:t>
      </w:r>
    </w:p>
    <w:p w14:paraId="39953CCD" w14:textId="592E0A2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ver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mit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knowledg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rs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r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um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mited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clu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side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inion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lative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w-qualit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videnc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con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as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clu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ublish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wee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04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cc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ca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vanc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strum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d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ul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sist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h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eterogeneity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n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ss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at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counter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s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for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mport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su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dres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ampl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form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ng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ica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vaila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re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33.3%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55.6%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2D4A5EB0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91F5417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61E9BB23" w14:textId="4EBA1159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Bo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ali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ti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perienc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endoscopists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eon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thoug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la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a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ie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CB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em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peri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rm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t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intraperitonea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visualiz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ailu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at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ien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iculti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ven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urgic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u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vercom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LCBDE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lastRenderedPageBreak/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pproa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difi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ls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asib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af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n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enefit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scrib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u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port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EBD242D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921B2DC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REFERENCES</w:t>
      </w:r>
    </w:p>
    <w:p w14:paraId="5241ECCF" w14:textId="1B5B4AE8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1 </w:t>
      </w:r>
      <w:r w:rsidRPr="003B3EB2">
        <w:rPr>
          <w:rFonts w:ascii="Book Antiqua" w:hAnsi="Book Antiqua"/>
          <w:b/>
          <w:bCs/>
          <w:color w:val="000000" w:themeColor="text1"/>
        </w:rPr>
        <w:t>European Association for the Study of the Liver (EASL)</w:t>
      </w:r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EASL Clinical Practice Guidelines on the prevention, diagnosis and treatment of gallstones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Hepato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6; </w:t>
      </w:r>
      <w:r w:rsidRPr="003B3EB2">
        <w:rPr>
          <w:rFonts w:ascii="Book Antiqua" w:hAnsi="Book Antiqua"/>
          <w:b/>
          <w:bCs/>
          <w:color w:val="000000" w:themeColor="text1"/>
        </w:rPr>
        <w:t>65</w:t>
      </w:r>
      <w:r w:rsidRPr="003B3EB2">
        <w:rPr>
          <w:rFonts w:ascii="Book Antiqua" w:hAnsi="Book Antiqua"/>
          <w:color w:val="000000" w:themeColor="text1"/>
        </w:rPr>
        <w:t>: 146-181 [PMID: 27085810 DOI: 10.1016/j.jhep.2016.03.005]</w:t>
      </w:r>
    </w:p>
    <w:p w14:paraId="4626AE25" w14:textId="0F6BFC9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2 </w:t>
      </w:r>
      <w:r w:rsidRPr="003B3EB2">
        <w:rPr>
          <w:rFonts w:ascii="Book Antiqua" w:hAnsi="Book Antiqua"/>
          <w:b/>
          <w:bCs/>
          <w:color w:val="000000" w:themeColor="text1"/>
        </w:rPr>
        <w:t>Park CH</w:t>
      </w:r>
      <w:r w:rsidR="00861F61">
        <w:rPr>
          <w:rFonts w:ascii="Book Antiqua" w:hAnsi="Book Antiqua"/>
          <w:color w:val="000000" w:themeColor="text1"/>
        </w:rPr>
        <w:t>.</w:t>
      </w:r>
      <w:proofErr w:type="gramEnd"/>
      <w:r w:rsidR="00861F61">
        <w:rPr>
          <w:rFonts w:ascii="Book Antiqua" w:hAnsi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hAnsi="Book Antiqua"/>
          <w:color w:val="000000" w:themeColor="text1"/>
        </w:rPr>
        <w:t>The Manage</w:t>
      </w:r>
      <w:r w:rsidR="00861F61">
        <w:rPr>
          <w:rFonts w:ascii="Book Antiqua" w:hAnsi="Book Antiqua"/>
          <w:color w:val="000000" w:themeColor="text1"/>
        </w:rPr>
        <w:t>ment of Common Bile Duct Stones</w:t>
      </w:r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Korean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71</w:t>
      </w:r>
      <w:r w:rsidRPr="003B3EB2">
        <w:rPr>
          <w:rFonts w:ascii="Book Antiqua" w:hAnsi="Book Antiqua"/>
          <w:color w:val="000000" w:themeColor="text1"/>
        </w:rPr>
        <w:t>: 260-263 [PMID: 29791984 DOI: 10.4166/kjg.2018.71.5.260]</w:t>
      </w:r>
    </w:p>
    <w:p w14:paraId="54F39F53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 </w:t>
      </w:r>
      <w:r w:rsidRPr="003B3EB2">
        <w:rPr>
          <w:rFonts w:ascii="Book Antiqua" w:hAnsi="Book Antiqua"/>
          <w:b/>
          <w:bCs/>
          <w:color w:val="000000" w:themeColor="text1"/>
        </w:rPr>
        <w:t>Zhang J</w:t>
      </w:r>
      <w:r w:rsidRPr="003B3EB2">
        <w:rPr>
          <w:rFonts w:ascii="Book Antiqua" w:hAnsi="Book Antiqua"/>
          <w:color w:val="000000" w:themeColor="text1"/>
        </w:rPr>
        <w:t xml:space="preserve">, Ling X. Risk factors and management of primary </w:t>
      </w:r>
      <w:proofErr w:type="spellStart"/>
      <w:r w:rsidRPr="003B3EB2">
        <w:rPr>
          <w:rFonts w:ascii="Book Antiqua" w:hAnsi="Book Antiqua"/>
          <w:color w:val="000000" w:themeColor="text1"/>
        </w:rPr>
        <w:t>choledocholithias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systematic review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NZ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91</w:t>
      </w:r>
      <w:r w:rsidRPr="003B3EB2">
        <w:rPr>
          <w:rFonts w:ascii="Book Antiqua" w:hAnsi="Book Antiqua"/>
          <w:color w:val="000000" w:themeColor="text1"/>
        </w:rPr>
        <w:t>: 530-536 [PMID: 32815266 DOI: 10.1111/ans.16211]</w:t>
      </w:r>
    </w:p>
    <w:p w14:paraId="213423D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4 </w:t>
      </w:r>
      <w:r w:rsidRPr="003B3EB2">
        <w:rPr>
          <w:rFonts w:ascii="Book Antiqua" w:hAnsi="Book Antiqua"/>
          <w:b/>
          <w:bCs/>
          <w:color w:val="000000" w:themeColor="text1"/>
        </w:rPr>
        <w:t>Pan L</w:t>
      </w:r>
      <w:r w:rsidRPr="003B3EB2">
        <w:rPr>
          <w:rFonts w:ascii="Book Antiqua" w:hAnsi="Book Antiqua"/>
          <w:color w:val="000000" w:themeColor="text1"/>
        </w:rPr>
        <w:t xml:space="preserve">, Chen M, </w:t>
      </w:r>
      <w:proofErr w:type="spellStart"/>
      <w:r w:rsidRPr="003B3EB2">
        <w:rPr>
          <w:rFonts w:ascii="Book Antiqua" w:hAnsi="Book Antiqua"/>
          <w:color w:val="000000" w:themeColor="text1"/>
        </w:rPr>
        <w:t>J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L, </w:t>
      </w:r>
      <w:proofErr w:type="spellStart"/>
      <w:r w:rsidRPr="003B3EB2">
        <w:rPr>
          <w:rFonts w:ascii="Book Antiqua" w:hAnsi="Book Antiqua"/>
          <w:color w:val="000000" w:themeColor="text1"/>
        </w:rPr>
        <w:t>Zhen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L, Yan P, Fang J, Zhang B, </w:t>
      </w:r>
      <w:proofErr w:type="spellStart"/>
      <w:r w:rsidRPr="003B3EB2">
        <w:rPr>
          <w:rFonts w:ascii="Book Antiqua" w:hAnsi="Book Antiqua"/>
          <w:color w:val="000000" w:themeColor="text1"/>
        </w:rPr>
        <w:t>Ca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X. The Safety and Efficacy of Laparoscopic Common Bile Duct Exploration Combined with Cholecystectomy for the Management of </w:t>
      </w:r>
      <w:proofErr w:type="spellStart"/>
      <w:r w:rsidRPr="003B3EB2">
        <w:rPr>
          <w:rFonts w:ascii="Book Antiqua" w:hAnsi="Book Antiqua"/>
          <w:color w:val="000000" w:themeColor="text1"/>
        </w:rPr>
        <w:t>Cholecysto-choledocholithias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n Up-to-date Meta-analysis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nn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268</w:t>
      </w:r>
      <w:r w:rsidRPr="003B3EB2">
        <w:rPr>
          <w:rFonts w:ascii="Book Antiqua" w:hAnsi="Book Antiqua"/>
          <w:color w:val="000000" w:themeColor="text1"/>
        </w:rPr>
        <w:t>: 247-253 [PMID: 29533266 DOI: 10.1097/SLA.0000000000002731]</w:t>
      </w:r>
    </w:p>
    <w:p w14:paraId="684FF680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5 </w:t>
      </w:r>
      <w:r w:rsidRPr="003B3EB2">
        <w:rPr>
          <w:rFonts w:ascii="Book Antiqua" w:hAnsi="Book Antiqua"/>
          <w:b/>
          <w:bCs/>
          <w:color w:val="000000" w:themeColor="text1"/>
        </w:rPr>
        <w:t>Parra-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Membrives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P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Martínez-Baen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, </w:t>
      </w:r>
      <w:proofErr w:type="spellStart"/>
      <w:r w:rsidRPr="003B3EB2">
        <w:rPr>
          <w:rFonts w:ascii="Book Antiqua" w:hAnsi="Book Antiqua"/>
          <w:color w:val="000000" w:themeColor="text1"/>
        </w:rPr>
        <w:t>Lorente-Herc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J, Jiménez-</w:t>
      </w:r>
      <w:proofErr w:type="spellStart"/>
      <w:r w:rsidRPr="003B3EB2">
        <w:rPr>
          <w:rFonts w:ascii="Book Antiqua" w:hAnsi="Book Antiqua"/>
          <w:color w:val="000000" w:themeColor="text1"/>
        </w:rPr>
        <w:t>Rier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G. Comparative Study of Three Bile Duct Closure Methods Following Laparoscopic Common Bile Duct Exploration for </w:t>
      </w:r>
      <w:proofErr w:type="spellStart"/>
      <w:r w:rsidRPr="003B3EB2">
        <w:rPr>
          <w:rFonts w:ascii="Book Antiqua" w:hAnsi="Book Antiqua"/>
          <w:color w:val="000000" w:themeColor="text1"/>
        </w:rPr>
        <w:t>Choledocholithias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Laparoendosc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Adv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Tech </w:t>
      </w:r>
      <w:proofErr w:type="gramStart"/>
      <w:r w:rsidRPr="003B3EB2">
        <w:rPr>
          <w:rFonts w:ascii="Book Antiqua" w:hAnsi="Book Antiqua"/>
          <w:i/>
          <w:iCs/>
          <w:color w:val="000000" w:themeColor="text1"/>
        </w:rPr>
        <w:t>A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28</w:t>
      </w:r>
      <w:r w:rsidRPr="003B3EB2">
        <w:rPr>
          <w:rFonts w:ascii="Book Antiqua" w:hAnsi="Book Antiqua"/>
          <w:color w:val="000000" w:themeColor="text1"/>
        </w:rPr>
        <w:t>: 145-151 [PMID: 28976804 DOI: 10.1089/lap.2017.0433]</w:t>
      </w:r>
    </w:p>
    <w:p w14:paraId="5EB06EF4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6 </w:t>
      </w:r>
      <w:r w:rsidRPr="003B3EB2">
        <w:rPr>
          <w:rFonts w:ascii="Book Antiqua" w:hAnsi="Book Antiqua"/>
          <w:b/>
          <w:bCs/>
          <w:color w:val="000000" w:themeColor="text1"/>
        </w:rPr>
        <w:t>Morton A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Cralle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, Brooke-Sanchez M, </w:t>
      </w:r>
      <w:proofErr w:type="spellStart"/>
      <w:r w:rsidRPr="003B3EB2">
        <w:rPr>
          <w:rFonts w:ascii="Book Antiqua" w:hAnsi="Book Antiqua"/>
          <w:color w:val="000000" w:themeColor="text1"/>
        </w:rPr>
        <w:t>Pieracc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FM. Laparoscopic common bile duct exploration by acute care surgeons saves time and money compared to ERCP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m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224</w:t>
      </w:r>
      <w:r w:rsidRPr="003B3EB2">
        <w:rPr>
          <w:rFonts w:ascii="Book Antiqua" w:hAnsi="Book Antiqua"/>
          <w:color w:val="000000" w:themeColor="text1"/>
        </w:rPr>
        <w:t>: 116-119 [PMID: 35351289 DOI: 10.1016/j.amjsurg.2022.03.026]</w:t>
      </w:r>
    </w:p>
    <w:p w14:paraId="319D7A68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7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Eitler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K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Bibok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3B3EB2">
        <w:rPr>
          <w:rFonts w:ascii="Book Antiqua" w:hAnsi="Book Antiqua"/>
          <w:color w:val="000000" w:themeColor="text1"/>
        </w:rPr>
        <w:t>Telke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G.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Clinical Review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Gen Med</w:t>
      </w:r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15</w:t>
      </w:r>
      <w:r w:rsidRPr="003B3EB2">
        <w:rPr>
          <w:rFonts w:ascii="Book Antiqua" w:hAnsi="Book Antiqua"/>
          <w:color w:val="000000" w:themeColor="text1"/>
        </w:rPr>
        <w:t>: 2437-2449 [PMID: 35264880 DOI: 10.2147/IJGM.S295444]</w:t>
      </w:r>
    </w:p>
    <w:p w14:paraId="016DB39D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8 </w:t>
      </w:r>
      <w:r w:rsidRPr="003B3EB2">
        <w:rPr>
          <w:rFonts w:ascii="Book Antiqua" w:hAnsi="Book Antiqua"/>
          <w:b/>
          <w:bCs/>
          <w:color w:val="000000" w:themeColor="text1"/>
        </w:rPr>
        <w:t>Liu Y</w:t>
      </w:r>
      <w:r w:rsidRPr="003B3EB2">
        <w:rPr>
          <w:rFonts w:ascii="Book Antiqua" w:hAnsi="Book Antiqua"/>
          <w:color w:val="000000" w:themeColor="text1"/>
        </w:rPr>
        <w:t xml:space="preserve">, Wu L, Chen Y, Li D, Jiang J, </w:t>
      </w:r>
      <w:proofErr w:type="spellStart"/>
      <w:r w:rsidRPr="003B3EB2">
        <w:rPr>
          <w:rFonts w:ascii="Book Antiqua" w:hAnsi="Book Antiqua"/>
          <w:color w:val="000000" w:themeColor="text1"/>
        </w:rPr>
        <w:t>Zhon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W, Cao Y. Delayed diagnosis of abdominal pain in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n emergency department: A case report. </w:t>
      </w:r>
      <w:r w:rsidRPr="003B3EB2">
        <w:rPr>
          <w:rFonts w:ascii="Book Antiqua" w:hAnsi="Book Antiqua"/>
          <w:i/>
          <w:iCs/>
          <w:color w:val="000000" w:themeColor="text1"/>
        </w:rPr>
        <w:t>Medicine (Baltimore)</w:t>
      </w:r>
      <w:r w:rsidRPr="003B3EB2">
        <w:rPr>
          <w:rFonts w:ascii="Book Antiqua" w:hAnsi="Book Antiqua"/>
          <w:color w:val="000000" w:themeColor="text1"/>
        </w:rPr>
        <w:t xml:space="preserve"> 2017; </w:t>
      </w:r>
      <w:r w:rsidRPr="003B3EB2">
        <w:rPr>
          <w:rFonts w:ascii="Book Antiqua" w:hAnsi="Book Antiqua"/>
          <w:b/>
          <w:bCs/>
          <w:color w:val="000000" w:themeColor="text1"/>
        </w:rPr>
        <w:t>96</w:t>
      </w:r>
      <w:r w:rsidRPr="003B3EB2">
        <w:rPr>
          <w:rFonts w:ascii="Book Antiqua" w:hAnsi="Book Antiqua"/>
          <w:color w:val="000000" w:themeColor="text1"/>
        </w:rPr>
        <w:t>: e9028 [PMID: 29245291 DOI: 10.1097/MD.0000000000009028]</w:t>
      </w:r>
    </w:p>
    <w:p w14:paraId="68903A9E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lastRenderedPageBreak/>
        <w:t xml:space="preserve">9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Enciu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O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Tom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EA, </w:t>
      </w:r>
      <w:proofErr w:type="spellStart"/>
      <w:r w:rsidRPr="003B3EB2">
        <w:rPr>
          <w:rFonts w:ascii="Book Antiqua" w:hAnsi="Book Antiqua"/>
          <w:color w:val="000000" w:themeColor="text1"/>
        </w:rPr>
        <w:t>Tuli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3B3EB2">
        <w:rPr>
          <w:rFonts w:ascii="Book Antiqua" w:hAnsi="Book Antiqua"/>
          <w:color w:val="000000" w:themeColor="text1"/>
        </w:rPr>
        <w:t>Georgesc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E, </w:t>
      </w:r>
      <w:proofErr w:type="spellStart"/>
      <w:r w:rsidRPr="003B3EB2">
        <w:rPr>
          <w:rFonts w:ascii="Book Antiqua" w:hAnsi="Book Antiqua"/>
          <w:color w:val="000000" w:themeColor="text1"/>
        </w:rPr>
        <w:t>Miro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. Look beyond the Mirror: Laparoscopic Cholecystectomy in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-A Systematic Review and Meta-Analysis (and Report of New Technique). </w:t>
      </w:r>
      <w:r w:rsidRPr="003B3EB2">
        <w:rPr>
          <w:rFonts w:ascii="Book Antiqua" w:hAnsi="Book Antiqua"/>
          <w:i/>
          <w:iCs/>
          <w:color w:val="000000" w:themeColor="text1"/>
        </w:rPr>
        <w:t>Diagnostics (Basel)</w:t>
      </w:r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12</w:t>
      </w:r>
      <w:r w:rsidRPr="003B3EB2">
        <w:rPr>
          <w:rFonts w:ascii="Book Antiqua" w:hAnsi="Book Antiqua"/>
          <w:color w:val="000000" w:themeColor="text1"/>
        </w:rPr>
        <w:t xml:space="preserve"> [PMID: 35626419 DOI: 10.3390/diagnostics12051265]</w:t>
      </w:r>
    </w:p>
    <w:p w14:paraId="00259C2A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0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Chaouch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MA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Jerray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H, </w:t>
      </w:r>
      <w:proofErr w:type="spellStart"/>
      <w:r w:rsidRPr="003B3EB2">
        <w:rPr>
          <w:rFonts w:ascii="Book Antiqua" w:hAnsi="Book Antiqua"/>
          <w:color w:val="000000" w:themeColor="text1"/>
        </w:rPr>
        <w:t>Dougaz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W, </w:t>
      </w:r>
      <w:proofErr w:type="spellStart"/>
      <w:r w:rsidRPr="003B3EB2">
        <w:rPr>
          <w:rFonts w:ascii="Book Antiqua" w:hAnsi="Book Antiqua"/>
          <w:color w:val="000000" w:themeColor="text1"/>
        </w:rPr>
        <w:t>Nouir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, </w:t>
      </w:r>
      <w:proofErr w:type="spellStart"/>
      <w:r w:rsidRPr="003B3EB2">
        <w:rPr>
          <w:rFonts w:ascii="Book Antiqua" w:hAnsi="Book Antiqua"/>
          <w:color w:val="000000" w:themeColor="text1"/>
        </w:rPr>
        <w:t>Dzir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. </w:t>
      </w:r>
      <w:proofErr w:type="gramStart"/>
      <w:r w:rsidRPr="003B3EB2">
        <w:rPr>
          <w:rFonts w:ascii="Book Antiqua" w:hAnsi="Book Antiqua"/>
          <w:color w:val="000000" w:themeColor="text1"/>
        </w:rPr>
        <w:t xml:space="preserve">A Systematic Review of Laparoscopic Cholecystectomy in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Invest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34</w:t>
      </w:r>
      <w:r w:rsidRPr="003B3EB2">
        <w:rPr>
          <w:rFonts w:ascii="Book Antiqua" w:hAnsi="Book Antiqua"/>
          <w:color w:val="000000" w:themeColor="text1"/>
        </w:rPr>
        <w:t>: 324-333 [PMID: 31164015 DOI: 10.1080/08941939.2019.1622822]</w:t>
      </w:r>
    </w:p>
    <w:p w14:paraId="3DE4B141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1 </w:t>
      </w:r>
      <w:r w:rsidRPr="003B3EB2">
        <w:rPr>
          <w:rFonts w:ascii="Book Antiqua" w:hAnsi="Book Antiqua"/>
          <w:b/>
          <w:bCs/>
          <w:color w:val="000000" w:themeColor="text1"/>
        </w:rPr>
        <w:t>Wong J</w:t>
      </w:r>
      <w:r w:rsidRPr="003B3EB2">
        <w:rPr>
          <w:rFonts w:ascii="Book Antiqua" w:hAnsi="Book Antiqua"/>
          <w:color w:val="000000" w:themeColor="text1"/>
        </w:rPr>
        <w:t xml:space="preserve">, Tang CN, </w:t>
      </w:r>
      <w:proofErr w:type="spellStart"/>
      <w:r w:rsidRPr="003B3EB2">
        <w:rPr>
          <w:rFonts w:ascii="Book Antiqua" w:hAnsi="Book Antiqua"/>
          <w:color w:val="000000" w:themeColor="text1"/>
        </w:rPr>
        <w:t>Cha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H, </w:t>
      </w:r>
      <w:proofErr w:type="spellStart"/>
      <w:r w:rsidRPr="003B3EB2">
        <w:rPr>
          <w:rFonts w:ascii="Book Antiqua" w:hAnsi="Book Antiqua"/>
          <w:color w:val="000000" w:themeColor="text1"/>
        </w:rPr>
        <w:t>Luk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YW, Li MK. Laparoscopic cholecystectomy and exploration of common bile duct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01; </w:t>
      </w:r>
      <w:r w:rsidRPr="003B3EB2">
        <w:rPr>
          <w:rFonts w:ascii="Book Antiqua" w:hAnsi="Book Antiqua"/>
          <w:b/>
          <w:bCs/>
          <w:color w:val="000000" w:themeColor="text1"/>
        </w:rPr>
        <w:t>15</w:t>
      </w:r>
      <w:r w:rsidRPr="003B3EB2">
        <w:rPr>
          <w:rFonts w:ascii="Book Antiqua" w:hAnsi="Book Antiqua"/>
          <w:color w:val="000000" w:themeColor="text1"/>
        </w:rPr>
        <w:t>: 218 [PMID: 12200663 DOI: 10.1007/s004640040037]</w:t>
      </w:r>
    </w:p>
    <w:p w14:paraId="0970D4B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2 </w:t>
      </w:r>
      <w:r w:rsidRPr="003B3EB2">
        <w:rPr>
          <w:rFonts w:ascii="Book Antiqua" w:hAnsi="Book Antiqua"/>
          <w:b/>
          <w:bCs/>
          <w:color w:val="000000" w:themeColor="text1"/>
        </w:rPr>
        <w:t>Tang CN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Tsu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KK, Ha JP, </w:t>
      </w:r>
      <w:proofErr w:type="spellStart"/>
      <w:r w:rsidRPr="003B3EB2">
        <w:rPr>
          <w:rFonts w:ascii="Book Antiqua" w:hAnsi="Book Antiqua"/>
          <w:color w:val="000000" w:themeColor="text1"/>
        </w:rPr>
        <w:t>Si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WT, Li MK. Laparoscopic exploration of the common bile duct: 10-year experience of 174 patients from a single </w:t>
      </w:r>
      <w:proofErr w:type="spellStart"/>
      <w:r w:rsidRPr="003B3EB2">
        <w:rPr>
          <w:rFonts w:ascii="Book Antiqua" w:hAnsi="Book Antiqua"/>
          <w:color w:val="000000" w:themeColor="text1"/>
        </w:rPr>
        <w:t>centr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t>Hong Kong Med J</w:t>
      </w:r>
      <w:r w:rsidRPr="003B3EB2">
        <w:rPr>
          <w:rFonts w:ascii="Book Antiqua" w:hAnsi="Book Antiqua"/>
          <w:color w:val="000000" w:themeColor="text1"/>
        </w:rPr>
        <w:t xml:space="preserve"> 2006; </w:t>
      </w:r>
      <w:r w:rsidRPr="003B3EB2">
        <w:rPr>
          <w:rFonts w:ascii="Book Antiqua" w:hAnsi="Book Antiqua"/>
          <w:b/>
          <w:bCs/>
          <w:color w:val="000000" w:themeColor="text1"/>
        </w:rPr>
        <w:t>12</w:t>
      </w:r>
      <w:r w:rsidRPr="003B3EB2">
        <w:rPr>
          <w:rFonts w:ascii="Book Antiqua" w:hAnsi="Book Antiqua"/>
          <w:color w:val="000000" w:themeColor="text1"/>
        </w:rPr>
        <w:t>: 191-196 [PMID: 16760546]</w:t>
      </w:r>
    </w:p>
    <w:p w14:paraId="489D715B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3 </w:t>
      </w:r>
      <w:r w:rsidRPr="003B3EB2">
        <w:rPr>
          <w:rFonts w:ascii="Book Antiqua" w:hAnsi="Book Antiqua"/>
          <w:b/>
          <w:bCs/>
          <w:color w:val="000000" w:themeColor="text1"/>
        </w:rPr>
        <w:t>Emmanuel J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Srira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N, </w:t>
      </w:r>
      <w:proofErr w:type="spellStart"/>
      <w:r w:rsidRPr="003B3EB2">
        <w:rPr>
          <w:rFonts w:ascii="Book Antiqua" w:hAnsi="Book Antiqua"/>
          <w:color w:val="000000" w:themeColor="text1"/>
        </w:rPr>
        <w:t>Muthukarupp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. Endoscopic retrograde </w:t>
      </w:r>
      <w:proofErr w:type="spellStart"/>
      <w:r w:rsidRPr="003B3EB2">
        <w:rPr>
          <w:rFonts w:ascii="Book Antiqua" w:hAnsi="Book Antiqua"/>
          <w:color w:val="000000" w:themeColor="text1"/>
        </w:rPr>
        <w:t>cholangiopancreatograph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n a patient with complete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visceru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case report and literature review. </w:t>
      </w:r>
      <w:r w:rsidRPr="003B3EB2">
        <w:rPr>
          <w:rFonts w:ascii="Book Antiqua" w:hAnsi="Book Antiqua"/>
          <w:i/>
          <w:iCs/>
          <w:color w:val="000000" w:themeColor="text1"/>
        </w:rPr>
        <w:t>DEN Open</w:t>
      </w:r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2</w:t>
      </w:r>
      <w:r w:rsidRPr="003B3EB2">
        <w:rPr>
          <w:rFonts w:ascii="Book Antiqua" w:hAnsi="Book Antiqua"/>
          <w:color w:val="000000" w:themeColor="text1"/>
        </w:rPr>
        <w:t>: e17 [PMID: 35310748 DOI: 10.1002/deo2.17]</w:t>
      </w:r>
    </w:p>
    <w:p w14:paraId="5B129A15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14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Alzahrani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HA</w:t>
      </w:r>
      <w:r w:rsidRPr="003B3EB2">
        <w:rPr>
          <w:rFonts w:ascii="Book Antiqua" w:hAnsi="Book Antiqua"/>
          <w:color w:val="000000" w:themeColor="text1"/>
        </w:rPr>
        <w:t>, Yamani NM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hAnsi="Book Antiqua"/>
          <w:color w:val="000000" w:themeColor="text1"/>
        </w:rPr>
        <w:t xml:space="preserve">Gallbladder agenesis with a primary </w:t>
      </w:r>
      <w:proofErr w:type="spellStart"/>
      <w:r w:rsidRPr="003B3EB2">
        <w:rPr>
          <w:rFonts w:ascii="Book Antiqua" w:hAnsi="Book Antiqua"/>
          <w:color w:val="000000" w:themeColor="text1"/>
        </w:rPr>
        <w:t>choledocha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tone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>Am J Case Rep</w:t>
      </w:r>
      <w:r w:rsidRPr="003B3EB2">
        <w:rPr>
          <w:rFonts w:ascii="Book Antiqua" w:hAnsi="Book Antiqua"/>
          <w:color w:val="000000" w:themeColor="text1"/>
        </w:rPr>
        <w:t xml:space="preserve"> 2014; </w:t>
      </w:r>
      <w:r w:rsidRPr="003B3EB2">
        <w:rPr>
          <w:rFonts w:ascii="Book Antiqua" w:hAnsi="Book Antiqua"/>
          <w:b/>
          <w:bCs/>
          <w:color w:val="000000" w:themeColor="text1"/>
        </w:rPr>
        <w:t>15</w:t>
      </w:r>
      <w:r w:rsidRPr="003B3EB2">
        <w:rPr>
          <w:rFonts w:ascii="Book Antiqua" w:hAnsi="Book Antiqua"/>
          <w:color w:val="000000" w:themeColor="text1"/>
        </w:rPr>
        <w:t>: 185-188 [PMID: 24803979 DOI: 10.12659/AJCR.890523]</w:t>
      </w:r>
    </w:p>
    <w:p w14:paraId="73ADF24A" w14:textId="2EA6D73E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5 </w:t>
      </w:r>
      <w:r w:rsidRPr="003B3EB2">
        <w:rPr>
          <w:rFonts w:ascii="Book Antiqua" w:hAnsi="Book Antiqua"/>
          <w:b/>
          <w:bCs/>
          <w:color w:val="000000" w:themeColor="text1"/>
        </w:rPr>
        <w:t>Weber-Sánchez A</w:t>
      </w:r>
      <w:r w:rsidRPr="003B3EB2">
        <w:rPr>
          <w:rFonts w:ascii="Book Antiqua" w:hAnsi="Book Antiqua"/>
          <w:color w:val="000000" w:themeColor="text1"/>
        </w:rPr>
        <w:t>, Bravo-</w:t>
      </w:r>
      <w:proofErr w:type="spellStart"/>
      <w:r w:rsidRPr="003B3EB2">
        <w:rPr>
          <w:rFonts w:ascii="Book Antiqua" w:hAnsi="Book Antiqua"/>
          <w:color w:val="000000" w:themeColor="text1"/>
        </w:rPr>
        <w:t>Torreblanc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, </w:t>
      </w:r>
      <w:proofErr w:type="spellStart"/>
      <w:r w:rsidRPr="003B3EB2">
        <w:rPr>
          <w:rFonts w:ascii="Book Antiqua" w:hAnsi="Book Antiqua"/>
          <w:color w:val="000000" w:themeColor="text1"/>
        </w:rPr>
        <w:t>Garteiz-Martínez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, </w:t>
      </w:r>
      <w:proofErr w:type="spellStart"/>
      <w:r w:rsidRPr="003B3EB2">
        <w:rPr>
          <w:rFonts w:ascii="Book Antiqua" w:hAnsi="Book Antiqua"/>
          <w:color w:val="000000" w:themeColor="text1"/>
        </w:rPr>
        <w:t>Carbó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-Romano </w:t>
      </w:r>
      <w:r w:rsidR="00861F61">
        <w:rPr>
          <w:rFonts w:ascii="Book Antiqua" w:hAnsi="Book Antiqua"/>
          <w:color w:val="000000" w:themeColor="text1"/>
        </w:rPr>
        <w:t xml:space="preserve">R, Vega-Rivera F, Hernández R. </w:t>
      </w:r>
      <w:r w:rsidRPr="003B3EB2">
        <w:rPr>
          <w:rFonts w:ascii="Book Antiqua" w:hAnsi="Book Antiqua"/>
          <w:color w:val="000000" w:themeColor="text1"/>
        </w:rPr>
        <w:t>Case report: laparoscopic cholecystectomy and common bile duct exploration in a 60 year-</w:t>
      </w:r>
      <w:r w:rsidR="00861F61">
        <w:rPr>
          <w:rFonts w:ascii="Book Antiqua" w:hAnsi="Book Antiqua"/>
          <w:color w:val="000000" w:themeColor="text1"/>
        </w:rPr>
        <w:t xml:space="preserve">old patient with </w:t>
      </w:r>
      <w:proofErr w:type="spellStart"/>
      <w:r w:rsidR="00861F61">
        <w:rPr>
          <w:rFonts w:ascii="Book Antiqua" w:hAnsi="Book Antiqua"/>
          <w:color w:val="000000" w:themeColor="text1"/>
        </w:rPr>
        <w:t>situs</w:t>
      </w:r>
      <w:proofErr w:type="spellEnd"/>
      <w:r w:rsidR="00861F61">
        <w:rPr>
          <w:rFonts w:ascii="Book Antiqua" w:hAnsi="Book Antiqua"/>
          <w:color w:val="000000" w:themeColor="text1"/>
        </w:rPr>
        <w:t xml:space="preserve"> </w:t>
      </w:r>
      <w:proofErr w:type="spellStart"/>
      <w:r w:rsidR="00861F61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Rev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Mex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1; </w:t>
      </w:r>
      <w:r w:rsidRPr="003B3EB2">
        <w:rPr>
          <w:rFonts w:ascii="Book Antiqua" w:hAnsi="Book Antiqua"/>
          <w:b/>
          <w:bCs/>
          <w:color w:val="000000" w:themeColor="text1"/>
        </w:rPr>
        <w:t>76</w:t>
      </w:r>
      <w:r w:rsidRPr="003B3EB2">
        <w:rPr>
          <w:rFonts w:ascii="Book Antiqua" w:hAnsi="Book Antiqua"/>
          <w:color w:val="000000" w:themeColor="text1"/>
        </w:rPr>
        <w:t>: 255-259 [PMID: 22041317]</w:t>
      </w:r>
    </w:p>
    <w:p w14:paraId="7334F8D7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6 </w:t>
      </w:r>
      <w:r w:rsidRPr="003B3EB2">
        <w:rPr>
          <w:rFonts w:ascii="Book Antiqua" w:hAnsi="Book Antiqua"/>
          <w:b/>
          <w:bCs/>
          <w:color w:val="000000" w:themeColor="text1"/>
        </w:rPr>
        <w:t>Han SJ,</w:t>
      </w:r>
      <w:r w:rsidRPr="003B3EB2">
        <w:rPr>
          <w:rFonts w:ascii="Book Antiqua" w:hAnsi="Book Antiqua"/>
          <w:color w:val="000000" w:themeColor="text1"/>
        </w:rPr>
        <w:t xml:space="preserve"> Chun KS, Song IS. </w:t>
      </w:r>
      <w:proofErr w:type="gramStart"/>
      <w:r w:rsidRPr="003B3EB2">
        <w:rPr>
          <w:rFonts w:ascii="Book Antiqua" w:hAnsi="Book Antiqua"/>
          <w:color w:val="000000" w:themeColor="text1"/>
        </w:rPr>
        <w:t xml:space="preserve">Laparoscopic </w:t>
      </w:r>
      <w:proofErr w:type="spellStart"/>
      <w:r w:rsidRPr="003B3EB2">
        <w:rPr>
          <w:rFonts w:ascii="Book Antiqua" w:hAnsi="Book Antiqua"/>
          <w:color w:val="000000" w:themeColor="text1"/>
        </w:rPr>
        <w:t>cbd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exploration in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>HPB</w:t>
      </w:r>
      <w:r w:rsidRPr="003B3EB2">
        <w:rPr>
          <w:rFonts w:ascii="Book Antiqua" w:hAnsi="Book Antiqua"/>
          <w:color w:val="000000" w:themeColor="text1"/>
        </w:rPr>
        <w:t xml:space="preserve"> 2012; </w:t>
      </w:r>
      <w:r w:rsidRPr="003B3EB2">
        <w:rPr>
          <w:rFonts w:ascii="Book Antiqua" w:hAnsi="Book Antiqua"/>
          <w:b/>
          <w:bCs/>
          <w:color w:val="000000" w:themeColor="text1"/>
        </w:rPr>
        <w:t>14</w:t>
      </w:r>
      <w:r w:rsidRPr="003B3EB2">
        <w:rPr>
          <w:rFonts w:ascii="Book Antiqua" w:hAnsi="Book Antiqua"/>
          <w:color w:val="000000" w:themeColor="text1"/>
        </w:rPr>
        <w:t>: 328 [DOI: 10.1111/j.1477-2574.2012.00512.x]</w:t>
      </w:r>
    </w:p>
    <w:p w14:paraId="523B48F7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7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Senthilnathan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P,</w:t>
      </w:r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Parthasarath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, </w:t>
      </w:r>
      <w:proofErr w:type="spellStart"/>
      <w:r w:rsidRPr="003B3EB2">
        <w:rPr>
          <w:rFonts w:ascii="Book Antiqua" w:hAnsi="Book Antiqua"/>
          <w:color w:val="000000" w:themeColor="text1"/>
        </w:rPr>
        <w:t>Rajapandi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Praveen Raj P, </w:t>
      </w:r>
      <w:proofErr w:type="spellStart"/>
      <w:r w:rsidRPr="003B3EB2">
        <w:rPr>
          <w:rFonts w:ascii="Book Antiqua" w:hAnsi="Book Antiqua"/>
          <w:color w:val="000000" w:themeColor="text1"/>
        </w:rPr>
        <w:t>Vija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3B3EB2">
        <w:rPr>
          <w:rFonts w:ascii="Book Antiqua" w:hAnsi="Book Antiqua"/>
          <w:color w:val="000000" w:themeColor="text1"/>
        </w:rPr>
        <w:t>Nalankill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VP, </w:t>
      </w:r>
      <w:proofErr w:type="spellStart"/>
      <w:r w:rsidRPr="003B3EB2">
        <w:rPr>
          <w:rFonts w:ascii="Book Antiqua" w:hAnsi="Book Antiqua"/>
          <w:color w:val="000000" w:themeColor="text1"/>
        </w:rPr>
        <w:t>Srivats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G, </w:t>
      </w:r>
      <w:proofErr w:type="spellStart"/>
      <w:r w:rsidRPr="003B3EB2">
        <w:rPr>
          <w:rFonts w:ascii="Book Antiqua" w:hAnsi="Book Antiqua"/>
          <w:color w:val="000000" w:themeColor="text1"/>
        </w:rPr>
        <w:t>Sabn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Pr="003B3EB2">
        <w:rPr>
          <w:rFonts w:ascii="Book Antiqua" w:hAnsi="Book Antiqua"/>
          <w:color w:val="000000" w:themeColor="text1"/>
        </w:rPr>
        <w:t>Palanivel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. Laparoscopic CBD exploration with </w:t>
      </w:r>
      <w:proofErr w:type="spellStart"/>
      <w:r w:rsidRPr="003B3EB2">
        <w:rPr>
          <w:rFonts w:ascii="Book Antiqua" w:hAnsi="Book Antiqua"/>
          <w:color w:val="000000" w:themeColor="text1"/>
        </w:rPr>
        <w:t>choledochoduodenostom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for </w:t>
      </w:r>
      <w:proofErr w:type="spellStart"/>
      <w:r w:rsidRPr="003B3EB2">
        <w:rPr>
          <w:rFonts w:ascii="Book Antiqua" w:hAnsi="Book Antiqua"/>
          <w:color w:val="000000" w:themeColor="text1"/>
        </w:rPr>
        <w:t>bileduct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tones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lastRenderedPageBreak/>
        <w:t>Surgical Endoscopy and Other Interventional Techniques</w:t>
      </w:r>
      <w:r w:rsidRPr="003B3EB2">
        <w:rPr>
          <w:rFonts w:ascii="Book Antiqua" w:hAnsi="Book Antiqua"/>
          <w:color w:val="000000" w:themeColor="text1"/>
        </w:rPr>
        <w:t xml:space="preserve"> 2017; </w:t>
      </w:r>
      <w:r w:rsidRPr="003B3EB2">
        <w:rPr>
          <w:rFonts w:ascii="Book Antiqua" w:hAnsi="Book Antiqua"/>
          <w:b/>
          <w:bCs/>
          <w:color w:val="000000" w:themeColor="text1"/>
        </w:rPr>
        <w:t>31</w:t>
      </w:r>
      <w:r w:rsidRPr="003B3EB2">
        <w:rPr>
          <w:rFonts w:ascii="Book Antiqua" w:hAnsi="Book Antiqua"/>
          <w:color w:val="000000" w:themeColor="text1"/>
        </w:rPr>
        <w:t>: S95 [DOI: 10.1007/s00464-017-5448-6]</w:t>
      </w:r>
    </w:p>
    <w:p w14:paraId="476B051F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8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Simkhada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S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Mall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B, </w:t>
      </w:r>
      <w:proofErr w:type="spellStart"/>
      <w:r w:rsidRPr="003B3EB2">
        <w:rPr>
          <w:rFonts w:ascii="Book Antiqua" w:hAnsi="Book Antiqua"/>
          <w:color w:val="000000" w:themeColor="text1"/>
        </w:rPr>
        <w:t>Shresth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. Laparoscopic Cholecystectomy and Common Bile Duct Exploration in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Patients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Kathmandu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Univ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Med J (KUMJ)</w:t>
      </w:r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19</w:t>
      </w:r>
      <w:r w:rsidRPr="003B3EB2">
        <w:rPr>
          <w:rFonts w:ascii="Book Antiqua" w:hAnsi="Book Antiqua"/>
          <w:color w:val="000000" w:themeColor="text1"/>
        </w:rPr>
        <w:t>: 271-274 [PMID: 34819450]</w:t>
      </w:r>
    </w:p>
    <w:p w14:paraId="6FB0447C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19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Takalkar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YP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Korann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S, </w:t>
      </w:r>
      <w:proofErr w:type="spellStart"/>
      <w:r w:rsidRPr="003B3EB2">
        <w:rPr>
          <w:rFonts w:ascii="Book Antiqua" w:hAnsi="Book Antiqua"/>
          <w:color w:val="000000" w:themeColor="text1"/>
        </w:rPr>
        <w:t>Vashist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KS, </w:t>
      </w:r>
      <w:proofErr w:type="spellStart"/>
      <w:r w:rsidRPr="003B3EB2">
        <w:rPr>
          <w:rFonts w:ascii="Book Antiqua" w:hAnsi="Book Antiqua"/>
          <w:color w:val="000000" w:themeColor="text1"/>
        </w:rPr>
        <w:t>Khedekar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PG, </w:t>
      </w:r>
      <w:proofErr w:type="spellStart"/>
      <w:r w:rsidRPr="003B3EB2">
        <w:rPr>
          <w:rFonts w:ascii="Book Antiqua" w:hAnsi="Book Antiqua"/>
          <w:color w:val="000000" w:themeColor="text1"/>
        </w:rPr>
        <w:t>Garal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N, </w:t>
      </w:r>
      <w:proofErr w:type="spellStart"/>
      <w:r w:rsidRPr="003B3EB2">
        <w:rPr>
          <w:rFonts w:ascii="Book Antiqua" w:hAnsi="Book Antiqua"/>
          <w:color w:val="000000" w:themeColor="text1"/>
        </w:rPr>
        <w:t>Reg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A, </w:t>
      </w:r>
      <w:proofErr w:type="spellStart"/>
      <w:r w:rsidRPr="003B3EB2">
        <w:rPr>
          <w:rFonts w:ascii="Book Antiqua" w:hAnsi="Book Antiqua"/>
          <w:color w:val="000000" w:themeColor="text1"/>
        </w:rPr>
        <w:t>Dalv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N. Laparoscopic cholecystectomy with </w:t>
      </w:r>
      <w:proofErr w:type="spellStart"/>
      <w:r w:rsidRPr="003B3EB2">
        <w:rPr>
          <w:rFonts w:ascii="Book Antiqua" w:hAnsi="Book Antiqua"/>
          <w:color w:val="000000" w:themeColor="text1"/>
        </w:rPr>
        <w:t>choledochoduodenostom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Minim Access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14</w:t>
      </w:r>
      <w:r w:rsidRPr="003B3EB2">
        <w:rPr>
          <w:rFonts w:ascii="Book Antiqua" w:hAnsi="Book Antiqua"/>
          <w:color w:val="000000" w:themeColor="text1"/>
        </w:rPr>
        <w:t>: 241-243 [PMID: 29882522 DOI: 10.4103/jmas.JMAS_122_17]</w:t>
      </w:r>
    </w:p>
    <w:p w14:paraId="58403B2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0 </w:t>
      </w:r>
      <w:r w:rsidRPr="003B3EB2">
        <w:rPr>
          <w:rFonts w:ascii="Book Antiqua" w:hAnsi="Book Antiqua"/>
          <w:b/>
          <w:bCs/>
          <w:color w:val="000000" w:themeColor="text1"/>
        </w:rPr>
        <w:t>Tai CK</w:t>
      </w:r>
      <w:r w:rsidRPr="003B3EB2">
        <w:rPr>
          <w:rFonts w:ascii="Book Antiqua" w:hAnsi="Book Antiqua"/>
          <w:color w:val="000000" w:themeColor="text1"/>
        </w:rPr>
        <w:t xml:space="preserve">, Tang CN, Ha JP, </w:t>
      </w:r>
      <w:proofErr w:type="spellStart"/>
      <w:r w:rsidRPr="003B3EB2">
        <w:rPr>
          <w:rFonts w:ascii="Book Antiqua" w:hAnsi="Book Antiqua"/>
          <w:color w:val="000000" w:themeColor="text1"/>
        </w:rPr>
        <w:t>Cha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H, </w:t>
      </w:r>
      <w:proofErr w:type="spellStart"/>
      <w:r w:rsidRPr="003B3EB2">
        <w:rPr>
          <w:rFonts w:ascii="Book Antiqua" w:hAnsi="Book Antiqua"/>
          <w:color w:val="000000" w:themeColor="text1"/>
        </w:rPr>
        <w:t>Si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WT, Li MK. Laparoscopic exploration of common bile duct in difficult </w:t>
      </w:r>
      <w:proofErr w:type="spellStart"/>
      <w:r w:rsidRPr="003B3EB2">
        <w:rPr>
          <w:rFonts w:ascii="Book Antiqua" w:hAnsi="Book Antiqua"/>
          <w:color w:val="000000" w:themeColor="text1"/>
        </w:rPr>
        <w:t>choledocholithias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04; </w:t>
      </w:r>
      <w:r w:rsidRPr="003B3EB2">
        <w:rPr>
          <w:rFonts w:ascii="Book Antiqua" w:hAnsi="Book Antiqua"/>
          <w:b/>
          <w:bCs/>
          <w:color w:val="000000" w:themeColor="text1"/>
        </w:rPr>
        <w:t>18</w:t>
      </w:r>
      <w:r w:rsidRPr="003B3EB2">
        <w:rPr>
          <w:rFonts w:ascii="Book Antiqua" w:hAnsi="Book Antiqua"/>
          <w:color w:val="000000" w:themeColor="text1"/>
        </w:rPr>
        <w:t>: 910-914 [PMID: 15095079 DOI: 10.1007/s00464-003-8216-8]</w:t>
      </w:r>
    </w:p>
    <w:p w14:paraId="332A8650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21 </w:t>
      </w:r>
      <w:r w:rsidRPr="003B3EB2">
        <w:rPr>
          <w:rFonts w:ascii="Book Antiqua" w:hAnsi="Book Antiqua"/>
          <w:b/>
          <w:bCs/>
          <w:color w:val="000000" w:themeColor="text1"/>
        </w:rPr>
        <w:t>Kang SB</w:t>
      </w:r>
      <w:r w:rsidRPr="003B3EB2">
        <w:rPr>
          <w:rFonts w:ascii="Book Antiqua" w:hAnsi="Book Antiqua"/>
          <w:color w:val="000000" w:themeColor="text1"/>
        </w:rPr>
        <w:t>, Han HS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hAnsi="Book Antiqua"/>
          <w:color w:val="000000" w:themeColor="text1"/>
        </w:rPr>
        <w:t xml:space="preserve">Laparoscopic exploration of the common bile duct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Laparoendosc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Adv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Tech </w:t>
      </w:r>
      <w:proofErr w:type="gramStart"/>
      <w:r w:rsidRPr="003B3EB2">
        <w:rPr>
          <w:rFonts w:ascii="Book Antiqua" w:hAnsi="Book Antiqua"/>
          <w:i/>
          <w:iCs/>
          <w:color w:val="000000" w:themeColor="text1"/>
        </w:rPr>
        <w:t>A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2004; </w:t>
      </w:r>
      <w:r w:rsidRPr="003B3EB2">
        <w:rPr>
          <w:rFonts w:ascii="Book Antiqua" w:hAnsi="Book Antiqua"/>
          <w:b/>
          <w:bCs/>
          <w:color w:val="000000" w:themeColor="text1"/>
        </w:rPr>
        <w:t>14</w:t>
      </w:r>
      <w:r w:rsidRPr="003B3EB2">
        <w:rPr>
          <w:rFonts w:ascii="Book Antiqua" w:hAnsi="Book Antiqua"/>
          <w:color w:val="000000" w:themeColor="text1"/>
        </w:rPr>
        <w:t>: 103-106 [PMID: 15107220 DOI: 10.1089/109264204322973880]</w:t>
      </w:r>
    </w:p>
    <w:p w14:paraId="016F6C8E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2 </w:t>
      </w:r>
      <w:r w:rsidRPr="003B3EB2">
        <w:rPr>
          <w:rFonts w:ascii="Book Antiqua" w:hAnsi="Book Antiqua"/>
          <w:b/>
          <w:bCs/>
          <w:color w:val="000000" w:themeColor="text1"/>
        </w:rPr>
        <w:t>Chuang SH</w:t>
      </w:r>
      <w:r w:rsidRPr="003B3EB2">
        <w:rPr>
          <w:rFonts w:ascii="Book Antiqua" w:hAnsi="Book Antiqua"/>
          <w:color w:val="000000" w:themeColor="text1"/>
        </w:rPr>
        <w:t xml:space="preserve">, Hung MC, Huang SW, Chou DA, Wu HS. Single-incision laparoscopic common bile duct exploration in 101 consecutive patients: </w:t>
      </w:r>
      <w:proofErr w:type="spellStart"/>
      <w:r w:rsidRPr="003B3EB2">
        <w:rPr>
          <w:rFonts w:ascii="Book Antiqua" w:hAnsi="Book Antiqua"/>
          <w:color w:val="000000" w:themeColor="text1"/>
        </w:rPr>
        <w:t>choledochotom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, and </w:t>
      </w:r>
      <w:proofErr w:type="spellStart"/>
      <w:r w:rsidRPr="003B3EB2">
        <w:rPr>
          <w:rFonts w:ascii="Book Antiqua" w:hAnsi="Book Antiqua"/>
          <w:color w:val="000000" w:themeColor="text1"/>
        </w:rPr>
        <w:t>transfistulo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pproaches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32</w:t>
      </w:r>
      <w:r w:rsidRPr="003B3EB2">
        <w:rPr>
          <w:rFonts w:ascii="Book Antiqua" w:hAnsi="Book Antiqua"/>
          <w:color w:val="000000" w:themeColor="text1"/>
        </w:rPr>
        <w:t>: 485-497 [PMID: 28643057 DOI: 10.1007/s00464-017-5658-y]</w:t>
      </w:r>
    </w:p>
    <w:p w14:paraId="2AA42D9F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3 </w:t>
      </w:r>
      <w:r w:rsidRPr="003B3EB2">
        <w:rPr>
          <w:rFonts w:ascii="Book Antiqua" w:hAnsi="Book Antiqua"/>
          <w:b/>
          <w:bCs/>
          <w:color w:val="000000" w:themeColor="text1"/>
        </w:rPr>
        <w:t>Chuang SH</w:t>
      </w:r>
      <w:r w:rsidRPr="003B3EB2">
        <w:rPr>
          <w:rFonts w:ascii="Book Antiqua" w:hAnsi="Book Antiqua"/>
          <w:color w:val="000000" w:themeColor="text1"/>
        </w:rPr>
        <w:t xml:space="preserve">, Chen PH, Chang CM, Tsai YF, Lin CS. Single-incision laparoscopic common bile duct exploration with conventional instruments: an innovative technique and a comparative study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Gastrointes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4; </w:t>
      </w:r>
      <w:r w:rsidRPr="003B3EB2">
        <w:rPr>
          <w:rFonts w:ascii="Book Antiqua" w:hAnsi="Book Antiqua"/>
          <w:b/>
          <w:bCs/>
          <w:color w:val="000000" w:themeColor="text1"/>
        </w:rPr>
        <w:t>18</w:t>
      </w:r>
      <w:r w:rsidRPr="003B3EB2">
        <w:rPr>
          <w:rFonts w:ascii="Book Antiqua" w:hAnsi="Book Antiqua"/>
          <w:color w:val="000000" w:themeColor="text1"/>
        </w:rPr>
        <w:t>: 737-743 [PMID: 24347312 DOI: 10.1007/s11605-013-2420-1]</w:t>
      </w:r>
    </w:p>
    <w:p w14:paraId="777702C7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24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Qandeel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H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Zino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Pr="003B3EB2">
        <w:rPr>
          <w:rFonts w:ascii="Book Antiqua" w:hAnsi="Book Antiqua"/>
          <w:color w:val="000000" w:themeColor="text1"/>
        </w:rPr>
        <w:t>Hanif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Z, </w:t>
      </w:r>
      <w:proofErr w:type="spellStart"/>
      <w:r w:rsidRPr="003B3EB2">
        <w:rPr>
          <w:rFonts w:ascii="Book Antiqua" w:hAnsi="Book Antiqua"/>
          <w:color w:val="000000" w:themeColor="text1"/>
        </w:rPr>
        <w:t>Nassar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K, </w:t>
      </w:r>
      <w:proofErr w:type="spellStart"/>
      <w:r w:rsidRPr="003B3EB2">
        <w:rPr>
          <w:rFonts w:ascii="Book Antiqua" w:hAnsi="Book Antiqua"/>
          <w:color w:val="000000" w:themeColor="text1"/>
        </w:rPr>
        <w:t>Nassar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H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Basket-in-catheter access for </w:t>
      </w:r>
      <w:proofErr w:type="spellStart"/>
      <w:r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laparoscopic bile duct exploration: technique and results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6; </w:t>
      </w:r>
      <w:r w:rsidRPr="003B3EB2">
        <w:rPr>
          <w:rFonts w:ascii="Book Antiqua" w:hAnsi="Book Antiqua"/>
          <w:b/>
          <w:bCs/>
          <w:color w:val="000000" w:themeColor="text1"/>
        </w:rPr>
        <w:t>30</w:t>
      </w:r>
      <w:r w:rsidRPr="003B3EB2">
        <w:rPr>
          <w:rFonts w:ascii="Book Antiqua" w:hAnsi="Book Antiqua"/>
          <w:color w:val="000000" w:themeColor="text1"/>
        </w:rPr>
        <w:t>: 1958-1964 [PMID: 26198157 DOI: 10.1007/s00464-015-4421-5]</w:t>
      </w:r>
    </w:p>
    <w:p w14:paraId="2BB285B7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5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Soofi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M</w:t>
      </w:r>
      <w:r w:rsidRPr="003B3EB2">
        <w:rPr>
          <w:rFonts w:ascii="Book Antiqua" w:hAnsi="Book Antiqua"/>
          <w:color w:val="000000" w:themeColor="text1"/>
        </w:rPr>
        <w:t xml:space="preserve">, Alpert MA, </w:t>
      </w:r>
      <w:proofErr w:type="spellStart"/>
      <w:r w:rsidRPr="003B3EB2">
        <w:rPr>
          <w:rFonts w:ascii="Book Antiqua" w:hAnsi="Book Antiqua"/>
          <w:color w:val="000000" w:themeColor="text1"/>
        </w:rPr>
        <w:t>Barbador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J, </w:t>
      </w:r>
      <w:proofErr w:type="spellStart"/>
      <w:r w:rsidRPr="003B3EB2">
        <w:rPr>
          <w:rFonts w:ascii="Book Antiqua" w:hAnsi="Book Antiqua"/>
          <w:color w:val="000000" w:themeColor="text1"/>
        </w:rPr>
        <w:t>Mukerj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B, </w:t>
      </w:r>
      <w:proofErr w:type="spellStart"/>
      <w:r w:rsidRPr="003B3EB2">
        <w:rPr>
          <w:rFonts w:ascii="Book Antiqua" w:hAnsi="Book Antiqua"/>
          <w:color w:val="000000" w:themeColor="text1"/>
        </w:rPr>
        <w:t>Mukerj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V. Human Laterality Disorders: Pathogenesis, Clinical Manifestations, Diagnosis, and Management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m J Med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c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362</w:t>
      </w:r>
      <w:r w:rsidRPr="003B3EB2">
        <w:rPr>
          <w:rFonts w:ascii="Book Antiqua" w:hAnsi="Book Antiqua"/>
          <w:color w:val="000000" w:themeColor="text1"/>
        </w:rPr>
        <w:t>: 233-242 [PMID: 34052215 DOI: 10.1016/j.amjms.2021.05.020]</w:t>
      </w:r>
    </w:p>
    <w:p w14:paraId="7AC0919F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lastRenderedPageBreak/>
        <w:t xml:space="preserve">26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Zurcher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K</w:t>
      </w:r>
      <w:r w:rsidRPr="003B3EB2">
        <w:rPr>
          <w:rFonts w:ascii="Book Antiqua" w:hAnsi="Book Antiqua"/>
          <w:color w:val="000000" w:themeColor="text1"/>
        </w:rPr>
        <w:t xml:space="preserve">, Kawashima A. </w:t>
      </w:r>
      <w:proofErr w:type="spellStart"/>
      <w:r w:rsidRPr="003B3EB2">
        <w:rPr>
          <w:rFonts w:ascii="Book Antiqua" w:hAnsi="Book Antiqua"/>
          <w:color w:val="000000" w:themeColor="text1"/>
        </w:rPr>
        <w:t>Kartagener'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yndrome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N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gl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Med</w:t>
      </w:r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384</w:t>
      </w:r>
      <w:r w:rsidRPr="003B3EB2">
        <w:rPr>
          <w:rFonts w:ascii="Book Antiqua" w:hAnsi="Book Antiqua"/>
          <w:color w:val="000000" w:themeColor="text1"/>
        </w:rPr>
        <w:t>: e45 [PMID: 33764707 DOI: 10.1056/NEJMicm2028152]</w:t>
      </w:r>
    </w:p>
    <w:p w14:paraId="489F804A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27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Wallmeier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J</w:t>
      </w:r>
      <w:r w:rsidRPr="003B3EB2">
        <w:rPr>
          <w:rFonts w:ascii="Book Antiqua" w:hAnsi="Book Antiqua"/>
          <w:color w:val="000000" w:themeColor="text1"/>
        </w:rPr>
        <w:t xml:space="preserve">, Nielsen KG, </w:t>
      </w:r>
      <w:proofErr w:type="spellStart"/>
      <w:r w:rsidRPr="003B3EB2">
        <w:rPr>
          <w:rFonts w:ascii="Book Antiqua" w:hAnsi="Book Antiqua"/>
          <w:color w:val="000000" w:themeColor="text1"/>
        </w:rPr>
        <w:t>Kuehn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E, Lucas JS, Leigh MW, </w:t>
      </w:r>
      <w:proofErr w:type="spellStart"/>
      <w:r w:rsidRPr="003B3EB2">
        <w:rPr>
          <w:rFonts w:ascii="Book Antiqua" w:hAnsi="Book Antiqua"/>
          <w:color w:val="000000" w:themeColor="text1"/>
        </w:rPr>
        <w:t>Zariwal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A, </w:t>
      </w:r>
      <w:proofErr w:type="spellStart"/>
      <w:r w:rsidRPr="003B3EB2">
        <w:rPr>
          <w:rFonts w:ascii="Book Antiqua" w:hAnsi="Book Antiqua"/>
          <w:color w:val="000000" w:themeColor="text1"/>
        </w:rPr>
        <w:t>Omr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H. Motile </w:t>
      </w:r>
      <w:proofErr w:type="spellStart"/>
      <w:r w:rsidRPr="003B3EB2">
        <w:rPr>
          <w:rFonts w:ascii="Book Antiqua" w:hAnsi="Book Antiqua"/>
          <w:color w:val="000000" w:themeColor="text1"/>
        </w:rPr>
        <w:t>ciliopathies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>Nat Rev Dis Primers</w:t>
      </w:r>
      <w:r w:rsidRPr="003B3EB2">
        <w:rPr>
          <w:rFonts w:ascii="Book Antiqua" w:hAnsi="Book Antiqua"/>
          <w:color w:val="000000" w:themeColor="text1"/>
        </w:rPr>
        <w:t xml:space="preserve"> 2020; </w:t>
      </w:r>
      <w:r w:rsidRPr="003B3EB2">
        <w:rPr>
          <w:rFonts w:ascii="Book Antiqua" w:hAnsi="Book Antiqua"/>
          <w:b/>
          <w:bCs/>
          <w:color w:val="000000" w:themeColor="text1"/>
        </w:rPr>
        <w:t>6</w:t>
      </w:r>
      <w:r w:rsidRPr="003B3EB2">
        <w:rPr>
          <w:rFonts w:ascii="Book Antiqua" w:hAnsi="Book Antiqua"/>
          <w:color w:val="000000" w:themeColor="text1"/>
        </w:rPr>
        <w:t>: 77 [PMID: 32943623 DOI: 10.1038/s41572-020-0209-6]</w:t>
      </w:r>
    </w:p>
    <w:p w14:paraId="2A0976B8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8 </w:t>
      </w:r>
      <w:r w:rsidRPr="003B3EB2">
        <w:rPr>
          <w:rFonts w:ascii="Book Antiqua" w:hAnsi="Book Antiqua"/>
          <w:b/>
          <w:bCs/>
          <w:color w:val="000000" w:themeColor="text1"/>
        </w:rPr>
        <w:t>Lucas JS</w:t>
      </w:r>
      <w:r w:rsidRPr="003B3EB2">
        <w:rPr>
          <w:rFonts w:ascii="Book Antiqua" w:hAnsi="Book Antiqua"/>
          <w:color w:val="000000" w:themeColor="text1"/>
        </w:rPr>
        <w:t xml:space="preserve">, Davis SD, </w:t>
      </w:r>
      <w:proofErr w:type="spellStart"/>
      <w:r w:rsidRPr="003B3EB2">
        <w:rPr>
          <w:rFonts w:ascii="Book Antiqua" w:hAnsi="Book Antiqua"/>
          <w:color w:val="000000" w:themeColor="text1"/>
        </w:rPr>
        <w:t>Omr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H, </w:t>
      </w:r>
      <w:proofErr w:type="spellStart"/>
      <w:r w:rsidRPr="003B3EB2">
        <w:rPr>
          <w:rFonts w:ascii="Book Antiqua" w:hAnsi="Book Antiqua"/>
          <w:color w:val="000000" w:themeColor="text1"/>
        </w:rPr>
        <w:t>Shoemark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. Primary </w:t>
      </w:r>
      <w:proofErr w:type="spellStart"/>
      <w:r w:rsidRPr="003B3EB2">
        <w:rPr>
          <w:rFonts w:ascii="Book Antiqua" w:hAnsi="Book Antiqua"/>
          <w:color w:val="000000" w:themeColor="text1"/>
        </w:rPr>
        <w:t>ciliar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yskinesia in the genomics age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Lancet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Respir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Med</w:t>
      </w:r>
      <w:r w:rsidRPr="003B3EB2">
        <w:rPr>
          <w:rFonts w:ascii="Book Antiqua" w:hAnsi="Book Antiqua"/>
          <w:color w:val="000000" w:themeColor="text1"/>
        </w:rPr>
        <w:t xml:space="preserve"> 2020; </w:t>
      </w:r>
      <w:r w:rsidRPr="003B3EB2">
        <w:rPr>
          <w:rFonts w:ascii="Book Antiqua" w:hAnsi="Book Antiqua"/>
          <w:b/>
          <w:bCs/>
          <w:color w:val="000000" w:themeColor="text1"/>
        </w:rPr>
        <w:t>8</w:t>
      </w:r>
      <w:r w:rsidRPr="003B3EB2">
        <w:rPr>
          <w:rFonts w:ascii="Book Antiqua" w:hAnsi="Book Antiqua"/>
          <w:color w:val="000000" w:themeColor="text1"/>
        </w:rPr>
        <w:t>: 202-216 [PMID: 31624012 DOI: 10.1016/S2213-2600(19)30374-1]</w:t>
      </w:r>
    </w:p>
    <w:p w14:paraId="481C3088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29 </w:t>
      </w:r>
      <w:r w:rsidRPr="003B3EB2">
        <w:rPr>
          <w:rFonts w:ascii="Book Antiqua" w:hAnsi="Book Antiqua"/>
          <w:b/>
          <w:bCs/>
          <w:color w:val="000000" w:themeColor="text1"/>
        </w:rPr>
        <w:t>Chen W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Guo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Z, </w:t>
      </w:r>
      <w:proofErr w:type="spellStart"/>
      <w:r w:rsidRPr="003B3EB2">
        <w:rPr>
          <w:rFonts w:ascii="Book Antiqua" w:hAnsi="Book Antiqua"/>
          <w:color w:val="000000" w:themeColor="text1"/>
        </w:rPr>
        <w:t>Qi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L, Wang L. Comorbidities in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hospital-based study. </w:t>
      </w:r>
      <w:r w:rsidRPr="003B3EB2">
        <w:rPr>
          <w:rFonts w:ascii="Book Antiqua" w:hAnsi="Book Antiqua"/>
          <w:i/>
          <w:iCs/>
          <w:color w:val="000000" w:themeColor="text1"/>
        </w:rPr>
        <w:t>Birth Defects Res</w:t>
      </w:r>
      <w:r w:rsidRPr="003B3EB2">
        <w:rPr>
          <w:rFonts w:ascii="Book Antiqua" w:hAnsi="Book Antiqua"/>
          <w:color w:val="000000" w:themeColor="text1"/>
        </w:rPr>
        <w:t xml:space="preserve"> 2020; </w:t>
      </w:r>
      <w:r w:rsidRPr="003B3EB2">
        <w:rPr>
          <w:rFonts w:ascii="Book Antiqua" w:hAnsi="Book Antiqua"/>
          <w:b/>
          <w:bCs/>
          <w:color w:val="000000" w:themeColor="text1"/>
        </w:rPr>
        <w:t>112</w:t>
      </w:r>
      <w:r w:rsidRPr="003B3EB2">
        <w:rPr>
          <w:rFonts w:ascii="Book Antiqua" w:hAnsi="Book Antiqua"/>
          <w:color w:val="000000" w:themeColor="text1"/>
        </w:rPr>
        <w:t>: 418-426 [PMID: 31994846 DOI: 10.1002/bdr2.1652]</w:t>
      </w:r>
    </w:p>
    <w:p w14:paraId="7C7EBA61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30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Masiwal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P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Chenthi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KS, </w:t>
      </w:r>
      <w:proofErr w:type="spellStart"/>
      <w:r w:rsidRPr="003B3EB2">
        <w:rPr>
          <w:rFonts w:ascii="Book Antiqua" w:hAnsi="Book Antiqua"/>
          <w:color w:val="000000" w:themeColor="text1"/>
        </w:rPr>
        <w:t>Priyadarsin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B, </w:t>
      </w:r>
      <w:proofErr w:type="spellStart"/>
      <w:r w:rsidRPr="003B3EB2">
        <w:rPr>
          <w:rFonts w:ascii="Book Antiqua" w:hAnsi="Book Antiqua"/>
          <w:color w:val="000000" w:themeColor="text1"/>
        </w:rPr>
        <w:t>Gnanaprakasa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J, </w:t>
      </w:r>
      <w:proofErr w:type="spellStart"/>
      <w:r w:rsidRPr="003B3EB2">
        <w:rPr>
          <w:rFonts w:ascii="Book Antiqua" w:hAnsi="Book Antiqua"/>
          <w:color w:val="000000" w:themeColor="text1"/>
        </w:rPr>
        <w:t>Srihar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. </w:t>
      </w:r>
      <w:proofErr w:type="spellStart"/>
      <w:r w:rsidRPr="003B3EB2">
        <w:rPr>
          <w:rFonts w:ascii="Book Antiqua" w:hAnsi="Book Antiqua"/>
          <w:color w:val="000000" w:themeColor="text1"/>
        </w:rPr>
        <w:t>Ivemark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yndrome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Assoc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Physicians India</w:t>
      </w:r>
      <w:r w:rsidRPr="003B3EB2">
        <w:rPr>
          <w:rFonts w:ascii="Book Antiqua" w:hAnsi="Book Antiqua"/>
          <w:color w:val="000000" w:themeColor="text1"/>
        </w:rPr>
        <w:t xml:space="preserve"> 2016; </w:t>
      </w:r>
      <w:r w:rsidRPr="003B3EB2">
        <w:rPr>
          <w:rFonts w:ascii="Book Antiqua" w:hAnsi="Book Antiqua"/>
          <w:b/>
          <w:bCs/>
          <w:color w:val="000000" w:themeColor="text1"/>
        </w:rPr>
        <w:t>64</w:t>
      </w:r>
      <w:r w:rsidRPr="003B3EB2">
        <w:rPr>
          <w:rFonts w:ascii="Book Antiqua" w:hAnsi="Book Antiqua"/>
          <w:color w:val="000000" w:themeColor="text1"/>
        </w:rPr>
        <w:t>: 73-75 [PMID: 27735157]</w:t>
      </w:r>
    </w:p>
    <w:p w14:paraId="24C10770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31 </w:t>
      </w:r>
      <w:r w:rsidRPr="003B3EB2">
        <w:rPr>
          <w:rFonts w:ascii="Book Antiqua" w:hAnsi="Book Antiqua"/>
          <w:b/>
          <w:bCs/>
          <w:color w:val="000000" w:themeColor="text1"/>
        </w:rPr>
        <w:t>Nair R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Muthukur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R. </w:t>
      </w:r>
      <w:proofErr w:type="spellStart"/>
      <w:r w:rsidRPr="003B3EB2">
        <w:rPr>
          <w:rFonts w:ascii="Book Antiqua" w:hAnsi="Book Antiqua"/>
          <w:color w:val="000000" w:themeColor="text1"/>
        </w:rPr>
        <w:t>Dextrocardia</w:t>
      </w:r>
      <w:proofErr w:type="spellEnd"/>
      <w:r w:rsidRPr="003B3EB2">
        <w:rPr>
          <w:rFonts w:ascii="Book Antiqua" w:hAnsi="Book Antiqua"/>
          <w:color w:val="000000" w:themeColor="text1"/>
        </w:rPr>
        <w:t>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hAnsi="Book Antiqua"/>
          <w:color w:val="000000" w:themeColor="text1"/>
        </w:rPr>
        <w:t>2022 Sep 19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In: </w:t>
      </w:r>
      <w:proofErr w:type="spellStart"/>
      <w:r w:rsidRPr="003B3EB2">
        <w:rPr>
          <w:rFonts w:ascii="Book Antiqua" w:hAnsi="Book Antiqua"/>
          <w:color w:val="000000" w:themeColor="text1"/>
        </w:rPr>
        <w:t>StatPearl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[Internet]. Treasure Island (FL):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tatPearls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Publishing</w:t>
      </w:r>
      <w:r w:rsidRPr="003B3EB2">
        <w:rPr>
          <w:rFonts w:ascii="Book Antiqua" w:hAnsi="Book Antiqua"/>
          <w:color w:val="000000" w:themeColor="text1"/>
        </w:rPr>
        <w:t>; 2022 Jan- [PMID: 32310534]</w:t>
      </w:r>
    </w:p>
    <w:p w14:paraId="1C471241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2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Munshi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FI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Polott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F, </w:t>
      </w:r>
      <w:proofErr w:type="spellStart"/>
      <w:r w:rsidRPr="003B3EB2">
        <w:rPr>
          <w:rFonts w:ascii="Book Antiqua" w:hAnsi="Book Antiqua"/>
          <w:color w:val="000000" w:themeColor="text1"/>
        </w:rPr>
        <w:t>Elsamr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E. Robot-Assisted Radical Cystectomy with </w:t>
      </w:r>
      <w:proofErr w:type="spellStart"/>
      <w:r w:rsidRPr="003B3EB2">
        <w:rPr>
          <w:rFonts w:ascii="Book Antiqua" w:hAnsi="Book Antiqua"/>
          <w:color w:val="000000" w:themeColor="text1"/>
        </w:rPr>
        <w:t>Intracorporea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lea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onduit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urol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Pr="003B3EB2">
        <w:rPr>
          <w:rFonts w:ascii="Book Antiqua" w:hAnsi="Book Antiqua"/>
          <w:color w:val="000000" w:themeColor="text1"/>
        </w:rPr>
        <w:t xml:space="preserve"> 2020; </w:t>
      </w:r>
      <w:r w:rsidRPr="003B3EB2">
        <w:rPr>
          <w:rFonts w:ascii="Book Antiqua" w:hAnsi="Book Antiqua"/>
          <w:b/>
          <w:bCs/>
          <w:color w:val="000000" w:themeColor="text1"/>
        </w:rPr>
        <w:t>6</w:t>
      </w:r>
      <w:r w:rsidRPr="003B3EB2">
        <w:rPr>
          <w:rFonts w:ascii="Book Antiqua" w:hAnsi="Book Antiqua"/>
          <w:color w:val="000000" w:themeColor="text1"/>
        </w:rPr>
        <w:t>: 135-138 [PMID: 33102709 DOI: 10.1089/cren.2019.0137]</w:t>
      </w:r>
    </w:p>
    <w:p w14:paraId="6D9414C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3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Miheţiu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AF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Brat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G, </w:t>
      </w:r>
      <w:proofErr w:type="spellStart"/>
      <w:r w:rsidRPr="003B3EB2">
        <w:rPr>
          <w:rFonts w:ascii="Book Antiqua" w:hAnsi="Book Antiqua"/>
          <w:color w:val="000000" w:themeColor="text1"/>
        </w:rPr>
        <w:t>Popescu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OM, </w:t>
      </w:r>
      <w:proofErr w:type="spellStart"/>
      <w:r w:rsidRPr="003B3EB2">
        <w:rPr>
          <w:rFonts w:ascii="Book Antiqua" w:hAnsi="Book Antiqua"/>
          <w:color w:val="000000" w:themeColor="text1"/>
        </w:rPr>
        <w:t>Juravl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C, </w:t>
      </w:r>
      <w:proofErr w:type="spellStart"/>
      <w:r w:rsidRPr="003B3EB2">
        <w:rPr>
          <w:rFonts w:ascii="Book Antiqua" w:hAnsi="Book Antiqua"/>
          <w:color w:val="000000" w:themeColor="text1"/>
        </w:rPr>
        <w:t>Dumitrean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E, </w:t>
      </w:r>
      <w:proofErr w:type="spellStart"/>
      <w:r w:rsidRPr="003B3EB2">
        <w:rPr>
          <w:rFonts w:ascii="Book Antiqua" w:hAnsi="Book Antiqua"/>
          <w:color w:val="000000" w:themeColor="text1"/>
        </w:rPr>
        <w:t>Chice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. A rare case of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ssociated with sigmoid diverticulitis and appendicular agenesis. Embryological, clinical considerations and literature review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Rom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Morphol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mbryo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62</w:t>
      </w:r>
      <w:r w:rsidRPr="003B3EB2">
        <w:rPr>
          <w:rFonts w:ascii="Book Antiqua" w:hAnsi="Book Antiqua"/>
          <w:color w:val="000000" w:themeColor="text1"/>
        </w:rPr>
        <w:t>: 861-867 [PMID: 35263418 DOI: 10.47162/RJME.62.3.27]</w:t>
      </w:r>
    </w:p>
    <w:p w14:paraId="64EE66AB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4 </w:t>
      </w:r>
      <w:r w:rsidRPr="003B3EB2">
        <w:rPr>
          <w:rFonts w:ascii="Book Antiqua" w:hAnsi="Book Antiqua"/>
          <w:b/>
          <w:bCs/>
          <w:color w:val="000000" w:themeColor="text1"/>
        </w:rPr>
        <w:t xml:space="preserve">Di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Buono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G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Maienz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E, </w:t>
      </w:r>
      <w:proofErr w:type="spellStart"/>
      <w:r w:rsidRPr="003B3EB2">
        <w:rPr>
          <w:rFonts w:ascii="Book Antiqua" w:hAnsi="Book Antiqua"/>
          <w:color w:val="000000" w:themeColor="text1"/>
        </w:rPr>
        <w:t>Buscem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Pr="003B3EB2">
        <w:rPr>
          <w:rFonts w:ascii="Book Antiqua" w:hAnsi="Book Antiqua"/>
          <w:color w:val="000000" w:themeColor="text1"/>
        </w:rPr>
        <w:t>Randis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B, Romano G, </w:t>
      </w:r>
      <w:proofErr w:type="spellStart"/>
      <w:r w:rsidRPr="003B3EB2">
        <w:rPr>
          <w:rFonts w:ascii="Book Antiqua" w:hAnsi="Book Antiqua"/>
          <w:color w:val="000000" w:themeColor="text1"/>
        </w:rPr>
        <w:t>Agrus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. Acute appendicitis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visceru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Role of laparoscopic approach. A case report and brief literature review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Pr="003B3EB2">
        <w:rPr>
          <w:rFonts w:ascii="Book Antiqua" w:hAnsi="Book Antiqua"/>
          <w:color w:val="000000" w:themeColor="text1"/>
        </w:rPr>
        <w:t xml:space="preserve"> 2020; </w:t>
      </w:r>
      <w:r w:rsidRPr="003B3EB2">
        <w:rPr>
          <w:rFonts w:ascii="Book Antiqua" w:hAnsi="Book Antiqua"/>
          <w:b/>
          <w:bCs/>
          <w:color w:val="000000" w:themeColor="text1"/>
        </w:rPr>
        <w:t>77S</w:t>
      </w:r>
      <w:r w:rsidRPr="003B3EB2">
        <w:rPr>
          <w:rFonts w:ascii="Book Antiqua" w:hAnsi="Book Antiqua"/>
          <w:color w:val="000000" w:themeColor="text1"/>
        </w:rPr>
        <w:t>: S29-S33 [PMID: 33208280 DOI: 10.1016/j.ijscr.2020.10.047]</w:t>
      </w:r>
    </w:p>
    <w:p w14:paraId="28E58D82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5 </w:t>
      </w:r>
      <w:r w:rsidRPr="003B3EB2">
        <w:rPr>
          <w:rFonts w:ascii="Book Antiqua" w:hAnsi="Book Antiqua"/>
          <w:b/>
          <w:bCs/>
          <w:color w:val="000000" w:themeColor="text1"/>
        </w:rPr>
        <w:t>Herrera Ortiz AF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Lacoutur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JC, Sandoval Medina D, Gómez </w:t>
      </w:r>
      <w:proofErr w:type="spellStart"/>
      <w:r w:rsidRPr="003B3EB2">
        <w:rPr>
          <w:rFonts w:ascii="Book Antiqua" w:hAnsi="Book Antiqua"/>
          <w:color w:val="000000" w:themeColor="text1"/>
        </w:rPr>
        <w:t>Meléndez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LJ, </w:t>
      </w:r>
      <w:proofErr w:type="spellStart"/>
      <w:r w:rsidRPr="003B3EB2">
        <w:rPr>
          <w:rFonts w:ascii="Book Antiqua" w:hAnsi="Book Antiqua"/>
          <w:color w:val="000000" w:themeColor="text1"/>
        </w:rPr>
        <w:t>Uscategu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R. Acute </w:t>
      </w:r>
      <w:proofErr w:type="spellStart"/>
      <w:r w:rsidRPr="003B3EB2">
        <w:rPr>
          <w:rFonts w:ascii="Book Antiqua" w:hAnsi="Book Antiqua"/>
          <w:color w:val="000000" w:themeColor="text1"/>
        </w:rPr>
        <w:t>Cholecystit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n Unexpected Finding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Cure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13</w:t>
      </w:r>
      <w:r w:rsidRPr="003B3EB2">
        <w:rPr>
          <w:rFonts w:ascii="Book Antiqua" w:hAnsi="Book Antiqua"/>
          <w:color w:val="000000" w:themeColor="text1"/>
        </w:rPr>
        <w:t>: e15799 [PMID: 34306867 DOI: 10.7759/cureus.15799]</w:t>
      </w:r>
    </w:p>
    <w:p w14:paraId="0972707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lastRenderedPageBreak/>
        <w:t xml:space="preserve">36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Evola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G</w:t>
      </w:r>
      <w:r w:rsidRPr="003B3EB2">
        <w:rPr>
          <w:rFonts w:ascii="Book Antiqua" w:hAnsi="Book Antiqua"/>
          <w:color w:val="000000" w:themeColor="text1"/>
        </w:rPr>
        <w:t xml:space="preserve">, Ferrara F, Di </w:t>
      </w:r>
      <w:proofErr w:type="spellStart"/>
      <w:r w:rsidRPr="003B3EB2">
        <w:rPr>
          <w:rFonts w:ascii="Book Antiqua" w:hAnsi="Book Antiqua"/>
          <w:color w:val="000000" w:themeColor="text1"/>
        </w:rPr>
        <w:t>Fed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GF, </w:t>
      </w:r>
      <w:proofErr w:type="spellStart"/>
      <w:r w:rsidRPr="003B3EB2">
        <w:rPr>
          <w:rFonts w:ascii="Book Antiqua" w:hAnsi="Book Antiqua"/>
          <w:color w:val="000000" w:themeColor="text1"/>
        </w:rPr>
        <w:t>Patanè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M, </w:t>
      </w:r>
      <w:proofErr w:type="spellStart"/>
      <w:r w:rsidRPr="003B3EB2">
        <w:rPr>
          <w:rFonts w:ascii="Book Antiqua" w:hAnsi="Book Antiqua"/>
          <w:color w:val="000000" w:themeColor="text1"/>
        </w:rPr>
        <w:t>Sarvà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Piazza L. Left-sided acute appendicitis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visceru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case report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90</w:t>
      </w:r>
      <w:r w:rsidRPr="003B3EB2">
        <w:rPr>
          <w:rFonts w:ascii="Book Antiqua" w:hAnsi="Book Antiqua"/>
          <w:color w:val="000000" w:themeColor="text1"/>
        </w:rPr>
        <w:t>: 106658 [PMID: 34915437 DOI: 10.1016/j.ijscr.2021.106658]</w:t>
      </w:r>
    </w:p>
    <w:p w14:paraId="065186EF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7 </w:t>
      </w:r>
      <w:r w:rsidRPr="003B3EB2">
        <w:rPr>
          <w:rFonts w:ascii="Book Antiqua" w:hAnsi="Book Antiqua"/>
          <w:b/>
          <w:bCs/>
          <w:color w:val="000000" w:themeColor="text1"/>
        </w:rPr>
        <w:t>Umar UA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Alremeith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N, </w:t>
      </w:r>
      <w:proofErr w:type="spellStart"/>
      <w:r w:rsidRPr="003B3EB2">
        <w:rPr>
          <w:rFonts w:ascii="Book Antiqua" w:hAnsi="Book Antiqua"/>
          <w:color w:val="000000" w:themeColor="text1"/>
        </w:rPr>
        <w:t>Qayyum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H. Incidental diagnosis of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perspective from an emergency department attendance. </w:t>
      </w:r>
      <w:r w:rsidRPr="003B3EB2">
        <w:rPr>
          <w:rFonts w:ascii="Book Antiqua" w:hAnsi="Book Antiqua"/>
          <w:i/>
          <w:iCs/>
          <w:color w:val="000000" w:themeColor="text1"/>
        </w:rPr>
        <w:t>BMJ Case Rep</w:t>
      </w:r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14</w:t>
      </w:r>
      <w:r w:rsidRPr="003B3EB2">
        <w:rPr>
          <w:rFonts w:ascii="Book Antiqua" w:hAnsi="Book Antiqua"/>
          <w:color w:val="000000" w:themeColor="text1"/>
        </w:rPr>
        <w:t xml:space="preserve"> [PMID: 33837038 DOI: 10.1136/bcr-2021-242337]</w:t>
      </w:r>
    </w:p>
    <w:p w14:paraId="00B2426A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8 </w:t>
      </w:r>
      <w:r w:rsidRPr="003B3EB2">
        <w:rPr>
          <w:rFonts w:ascii="Book Antiqua" w:hAnsi="Book Antiqua"/>
          <w:b/>
          <w:bCs/>
          <w:color w:val="000000" w:themeColor="text1"/>
        </w:rPr>
        <w:t>Abbey E</w:t>
      </w:r>
      <w:r w:rsidRPr="003B3EB2">
        <w:rPr>
          <w:rFonts w:ascii="Book Antiqua" w:hAnsi="Book Antiqua"/>
          <w:color w:val="000000" w:themeColor="text1"/>
        </w:rPr>
        <w:t xml:space="preserve">, Yang F, Qi L, Wu JJ, Tong L, Zhen Z.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patients with gastric cancer: Robotic surgery the standard of treatment?-A case report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81</w:t>
      </w:r>
      <w:r w:rsidRPr="003B3EB2">
        <w:rPr>
          <w:rFonts w:ascii="Book Antiqua" w:hAnsi="Book Antiqua"/>
          <w:color w:val="000000" w:themeColor="text1"/>
        </w:rPr>
        <w:t>: 105818 [PMID: 33887833 DOI: 10.1016/j.ijscr.2021.105818]</w:t>
      </w:r>
    </w:p>
    <w:p w14:paraId="51AA89D7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39 </w:t>
      </w:r>
      <w:r w:rsidRPr="003B3EB2">
        <w:rPr>
          <w:rFonts w:ascii="Book Antiqua" w:hAnsi="Book Antiqua"/>
          <w:b/>
          <w:bCs/>
          <w:color w:val="000000" w:themeColor="text1"/>
        </w:rPr>
        <w:t>Kasai S</w:t>
      </w:r>
      <w:r w:rsidRPr="003B3EB2">
        <w:rPr>
          <w:rFonts w:ascii="Book Antiqua" w:hAnsi="Book Antiqua"/>
          <w:color w:val="000000" w:themeColor="text1"/>
        </w:rPr>
        <w:t xml:space="preserve">, Hino H, </w:t>
      </w:r>
      <w:proofErr w:type="spellStart"/>
      <w:r w:rsidRPr="003B3EB2">
        <w:rPr>
          <w:rFonts w:ascii="Book Antiqua" w:hAnsi="Book Antiqua"/>
          <w:color w:val="000000" w:themeColor="text1"/>
        </w:rPr>
        <w:t>Shiomi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A, Kagawa H, </w:t>
      </w:r>
      <w:proofErr w:type="spellStart"/>
      <w:r w:rsidRPr="003B3EB2">
        <w:rPr>
          <w:rFonts w:ascii="Book Antiqua" w:hAnsi="Book Antiqua"/>
          <w:color w:val="000000" w:themeColor="text1"/>
        </w:rPr>
        <w:t>Manab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, Yamaoka Y, Kato S, Hanaoka M, </w:t>
      </w:r>
      <w:proofErr w:type="spellStart"/>
      <w:r w:rsidRPr="003B3EB2">
        <w:rPr>
          <w:rFonts w:ascii="Book Antiqua" w:hAnsi="Book Antiqua"/>
          <w:color w:val="000000" w:themeColor="text1"/>
        </w:rPr>
        <w:t>Kinugas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Y. Robotic-assisted surgery for rectal cancer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case report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sian J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14</w:t>
      </w:r>
      <w:r w:rsidRPr="003B3EB2">
        <w:rPr>
          <w:rFonts w:ascii="Book Antiqua" w:hAnsi="Book Antiqua"/>
          <w:color w:val="000000" w:themeColor="text1"/>
        </w:rPr>
        <w:t>: 803-806 [PMID: 33797194 DOI: 10.1111/ases.12937]</w:t>
      </w:r>
    </w:p>
    <w:p w14:paraId="1676D2D4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40 </w:t>
      </w:r>
      <w:r w:rsidRPr="003B3EB2">
        <w:rPr>
          <w:rFonts w:ascii="Book Antiqua" w:hAnsi="Book Antiqua"/>
          <w:b/>
          <w:bCs/>
          <w:color w:val="000000" w:themeColor="text1"/>
        </w:rPr>
        <w:t>Li X</w:t>
      </w:r>
      <w:r w:rsidRPr="003B3EB2">
        <w:rPr>
          <w:rFonts w:ascii="Book Antiqua" w:hAnsi="Book Antiqua"/>
          <w:color w:val="000000" w:themeColor="text1"/>
        </w:rPr>
        <w:t xml:space="preserve">, Liu Z, Kong R, Zhang C, </w:t>
      </w:r>
      <w:proofErr w:type="spellStart"/>
      <w:r w:rsidRPr="003B3EB2">
        <w:rPr>
          <w:rFonts w:ascii="Book Antiqua" w:hAnsi="Book Antiqua"/>
          <w:color w:val="000000" w:themeColor="text1"/>
        </w:rPr>
        <w:t>Ge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S. Robot-assisted beating-heart surgery for atrial </w:t>
      </w:r>
      <w:proofErr w:type="spellStart"/>
      <w:r w:rsidRPr="003B3EB2">
        <w:rPr>
          <w:rFonts w:ascii="Book Antiqua" w:hAnsi="Book Antiqua"/>
          <w:color w:val="000000" w:themeColor="text1"/>
        </w:rPr>
        <w:t>septa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efect repair in a case of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with </w:t>
      </w:r>
      <w:proofErr w:type="spellStart"/>
      <w:r w:rsidRPr="003B3EB2">
        <w:rPr>
          <w:rFonts w:ascii="Book Antiqua" w:hAnsi="Book Antiqua"/>
          <w:color w:val="000000" w:themeColor="text1"/>
        </w:rPr>
        <w:t>dextrocardia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.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J Med Robot</w:t>
      </w:r>
      <w:r w:rsidRPr="003B3EB2">
        <w:rPr>
          <w:rFonts w:ascii="Book Antiqua" w:hAnsi="Book Antiqua"/>
          <w:color w:val="000000" w:themeColor="text1"/>
        </w:rPr>
        <w:t xml:space="preserve"> 2021; </w:t>
      </w:r>
      <w:r w:rsidRPr="003B3EB2">
        <w:rPr>
          <w:rFonts w:ascii="Book Antiqua" w:hAnsi="Book Antiqua"/>
          <w:b/>
          <w:bCs/>
          <w:color w:val="000000" w:themeColor="text1"/>
        </w:rPr>
        <w:t>17</w:t>
      </w:r>
      <w:r w:rsidRPr="003B3EB2">
        <w:rPr>
          <w:rFonts w:ascii="Book Antiqua" w:hAnsi="Book Antiqua"/>
          <w:color w:val="000000" w:themeColor="text1"/>
        </w:rPr>
        <w:t>: e2304 [PMID: 34197045 DOI: 10.1002/rcs.2304]</w:t>
      </w:r>
    </w:p>
    <w:p w14:paraId="6782C629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 xml:space="preserve">41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Yeom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SS</w:t>
      </w:r>
      <w:r w:rsidRPr="003B3EB2">
        <w:rPr>
          <w:rFonts w:ascii="Book Antiqua" w:hAnsi="Book Antiqua"/>
          <w:color w:val="000000" w:themeColor="text1"/>
        </w:rPr>
        <w:t>, Kim KH, Lee SY, Kim CH, Kim HR, Kim YJ.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Reduced-Port Laparoscopic Surgery for Patients </w:t>
      </w:r>
      <w:proofErr w:type="gramStart"/>
      <w:r w:rsidRPr="003B3EB2">
        <w:rPr>
          <w:rFonts w:ascii="Book Antiqua" w:hAnsi="Book Antiqua"/>
          <w:color w:val="000000" w:themeColor="text1"/>
        </w:rPr>
        <w:t>With</w:t>
      </w:r>
      <w:proofErr w:type="gramEnd"/>
      <w:r w:rsidRPr="003B3EB2">
        <w:rPr>
          <w:rFonts w:ascii="Book Antiqua" w:hAnsi="Book Antiqua"/>
          <w:color w:val="000000" w:themeColor="text1"/>
        </w:rPr>
        <w:t xml:space="preserve"> Proximal Transverse Colon Cancer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Case Report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nn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Coloproctol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2018; </w:t>
      </w:r>
      <w:r w:rsidRPr="003B3EB2">
        <w:rPr>
          <w:rFonts w:ascii="Book Antiqua" w:hAnsi="Book Antiqua"/>
          <w:b/>
          <w:bCs/>
          <w:color w:val="000000" w:themeColor="text1"/>
        </w:rPr>
        <w:t>34</w:t>
      </w:r>
      <w:r w:rsidRPr="003B3EB2">
        <w:rPr>
          <w:rFonts w:ascii="Book Antiqua" w:hAnsi="Book Antiqua"/>
          <w:color w:val="000000" w:themeColor="text1"/>
        </w:rPr>
        <w:t>: 322-325 [PMID: 30630305 DOI: 10.3393/ac.2018.05.29.1]</w:t>
      </w:r>
    </w:p>
    <w:p w14:paraId="1EF9071C" w14:textId="77777777" w:rsidR="00BA6C6C" w:rsidRPr="003B3EB2" w:rsidRDefault="00BA6C6C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 xml:space="preserve">42 </w:t>
      </w:r>
      <w:proofErr w:type="spellStart"/>
      <w:r w:rsidRPr="003B3EB2">
        <w:rPr>
          <w:rFonts w:ascii="Book Antiqua" w:hAnsi="Book Antiqua"/>
          <w:b/>
          <w:bCs/>
          <w:color w:val="000000" w:themeColor="text1"/>
        </w:rPr>
        <w:t>Jomaa</w:t>
      </w:r>
      <w:proofErr w:type="spellEnd"/>
      <w:r w:rsidRPr="003B3EB2">
        <w:rPr>
          <w:rFonts w:ascii="Book Antiqua" w:hAnsi="Book Antiqua"/>
          <w:b/>
          <w:bCs/>
          <w:color w:val="000000" w:themeColor="text1"/>
        </w:rPr>
        <w:t xml:space="preserve"> S</w:t>
      </w:r>
      <w:r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3B3EB2">
        <w:rPr>
          <w:rFonts w:ascii="Book Antiqua" w:hAnsi="Book Antiqua"/>
          <w:color w:val="000000" w:themeColor="text1"/>
        </w:rPr>
        <w:t>Deeb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H, </w:t>
      </w:r>
      <w:proofErr w:type="spellStart"/>
      <w:r w:rsidRPr="003B3EB2">
        <w:rPr>
          <w:rFonts w:ascii="Book Antiqua" w:hAnsi="Book Antiqua"/>
          <w:color w:val="000000" w:themeColor="text1"/>
        </w:rPr>
        <w:t>Alshaar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D, </w:t>
      </w:r>
      <w:proofErr w:type="spellStart"/>
      <w:r w:rsidRPr="003B3EB2">
        <w:rPr>
          <w:rFonts w:ascii="Book Antiqua" w:hAnsi="Book Antiqua"/>
          <w:color w:val="000000" w:themeColor="text1"/>
        </w:rPr>
        <w:t>Alahmar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FO. Surgical challenges during open </w:t>
      </w:r>
      <w:proofErr w:type="spellStart"/>
      <w:r w:rsidRPr="003B3EB2">
        <w:rPr>
          <w:rFonts w:ascii="Book Antiqua" w:hAnsi="Book Antiqua"/>
          <w:color w:val="000000" w:themeColor="text1"/>
        </w:rPr>
        <w:t>pancreaticoduodenectomy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in a patient with </w:t>
      </w:r>
      <w:proofErr w:type="spellStart"/>
      <w:r w:rsidRPr="003B3EB2">
        <w:rPr>
          <w:rFonts w:ascii="Book Antiqua" w:hAnsi="Book Antiqua"/>
          <w:color w:val="000000" w:themeColor="text1"/>
        </w:rPr>
        <w:t>sit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inversu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hAnsi="Book Antiqua"/>
          <w:color w:val="000000" w:themeColor="text1"/>
        </w:rPr>
        <w:t>totalis</w:t>
      </w:r>
      <w:proofErr w:type="spellEnd"/>
      <w:r w:rsidRPr="003B3EB2">
        <w:rPr>
          <w:rFonts w:ascii="Book Antiqua" w:hAnsi="Book Antiqua"/>
          <w:color w:val="000000" w:themeColor="text1"/>
        </w:rPr>
        <w:t xml:space="preserve">: A rare case report and literature review. </w:t>
      </w:r>
      <w:r w:rsidRPr="003B3EB2">
        <w:rPr>
          <w:rFonts w:ascii="Book Antiqua" w:hAnsi="Book Antiqua"/>
          <w:i/>
          <w:iCs/>
          <w:color w:val="000000" w:themeColor="text1"/>
        </w:rPr>
        <w:t xml:space="preserve">Ann Med 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 xml:space="preserve"> (</w:t>
      </w:r>
      <w:proofErr w:type="spellStart"/>
      <w:r w:rsidRPr="003B3EB2">
        <w:rPr>
          <w:rFonts w:ascii="Book Antiqua" w:hAnsi="Book Antiqua"/>
          <w:i/>
          <w:iCs/>
          <w:color w:val="000000" w:themeColor="text1"/>
        </w:rPr>
        <w:t>Lond</w:t>
      </w:r>
      <w:proofErr w:type="spellEnd"/>
      <w:r w:rsidRPr="003B3EB2">
        <w:rPr>
          <w:rFonts w:ascii="Book Antiqua" w:hAnsi="Book Antiqua"/>
          <w:i/>
          <w:iCs/>
          <w:color w:val="000000" w:themeColor="text1"/>
        </w:rPr>
        <w:t>)</w:t>
      </w:r>
      <w:r w:rsidRPr="003B3EB2">
        <w:rPr>
          <w:rFonts w:ascii="Book Antiqua" w:hAnsi="Book Antiqua"/>
          <w:color w:val="000000" w:themeColor="text1"/>
        </w:rPr>
        <w:t xml:space="preserve"> 2022; </w:t>
      </w:r>
      <w:r w:rsidRPr="003B3EB2">
        <w:rPr>
          <w:rFonts w:ascii="Book Antiqua" w:hAnsi="Book Antiqua"/>
          <w:b/>
          <w:bCs/>
          <w:color w:val="000000" w:themeColor="text1"/>
        </w:rPr>
        <w:t>82</w:t>
      </w:r>
      <w:r w:rsidRPr="003B3EB2">
        <w:rPr>
          <w:rFonts w:ascii="Book Antiqua" w:hAnsi="Book Antiqua"/>
          <w:color w:val="000000" w:themeColor="text1"/>
        </w:rPr>
        <w:t>: 104610 [PMID: 36268427 DOI: 10.1016/j.amsu.2022.104610]</w:t>
      </w:r>
    </w:p>
    <w:p w14:paraId="5B22D1FF" w14:textId="3ACFF1CD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3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Hu L</w:t>
      </w:r>
      <w:r w:rsidR="00BA6C6C" w:rsidRPr="003B3EB2">
        <w:rPr>
          <w:rFonts w:ascii="Book Antiqua" w:hAnsi="Book Antiqua"/>
          <w:color w:val="000000" w:themeColor="text1"/>
        </w:rPr>
        <w:t xml:space="preserve">, Chai Y, Yang X, Wu Z, Sun H, </w:t>
      </w:r>
      <w:proofErr w:type="gramStart"/>
      <w:r w:rsidR="00BA6C6C" w:rsidRPr="003B3EB2">
        <w:rPr>
          <w:rFonts w:ascii="Book Antiqua" w:hAnsi="Book Antiqua"/>
          <w:color w:val="000000" w:themeColor="text1"/>
        </w:rPr>
        <w:t>Wang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Z.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Duodenoscop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combined with laparoscopy in treatment of biliary stones for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A case report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Medicine (Baltimore)</w:t>
      </w:r>
      <w:r w:rsidR="00BA6C6C" w:rsidRPr="003B3EB2">
        <w:rPr>
          <w:rFonts w:ascii="Book Antiqua" w:hAnsi="Book Antiqua"/>
          <w:color w:val="000000" w:themeColor="text1"/>
        </w:rPr>
        <w:t xml:space="preserve"> 2019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98</w:t>
      </w:r>
      <w:r w:rsidR="00BA6C6C" w:rsidRPr="003B3EB2">
        <w:rPr>
          <w:rFonts w:ascii="Book Antiqua" w:hAnsi="Book Antiqua"/>
          <w:color w:val="000000" w:themeColor="text1"/>
        </w:rPr>
        <w:t>: e14272 [PMID: 30762727 DOI: 10.1097/MD.0000000000014272]</w:t>
      </w:r>
    </w:p>
    <w:p w14:paraId="61DF02A5" w14:textId="567C1B57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lastRenderedPageBreak/>
        <w:t>44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de la Serna-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Higuera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C</w:t>
      </w:r>
      <w:r w:rsidR="00BA6C6C" w:rsidRPr="003B3EB2">
        <w:rPr>
          <w:rFonts w:ascii="Book Antiqua" w:hAnsi="Book Antiqua"/>
          <w:color w:val="000000" w:themeColor="text1"/>
        </w:rPr>
        <w:t>, Perez-Miranda M, Flores-Cruz G, Gil-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mó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, Caro-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ató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A. Endoscopic retrograde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angiopancreatograph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arti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Endoscopy</w:t>
      </w:r>
      <w:r w:rsidR="00BA6C6C" w:rsidRPr="003B3EB2">
        <w:rPr>
          <w:rFonts w:ascii="Book Antiqua" w:hAnsi="Book Antiqua"/>
          <w:color w:val="000000" w:themeColor="text1"/>
        </w:rPr>
        <w:t xml:space="preserve"> 2010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42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Suppl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2</w:t>
      </w:r>
      <w:r w:rsidR="00BA6C6C" w:rsidRPr="003B3EB2">
        <w:rPr>
          <w:rFonts w:ascii="Book Antiqua" w:hAnsi="Book Antiqua"/>
          <w:color w:val="000000" w:themeColor="text1"/>
        </w:rPr>
        <w:t>: E98 [PMID: 20306407 DOI: 10.1055/s-0029-1214968]</w:t>
      </w:r>
    </w:p>
    <w:p w14:paraId="43755A12" w14:textId="7231B896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5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Yoshida A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Minag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Takeda O, Hanno H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akayanag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Dozaiku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T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ud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. Successful biliary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annulatio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using a novel rotatable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phincterotom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Endoscopy</w:t>
      </w:r>
      <w:r w:rsidR="00BA6C6C" w:rsidRPr="003B3EB2">
        <w:rPr>
          <w:rFonts w:ascii="Book Antiqua" w:hAnsi="Book Antiqua"/>
          <w:color w:val="000000" w:themeColor="text1"/>
        </w:rPr>
        <w:t xml:space="preserve"> 2020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52</w:t>
      </w:r>
      <w:r w:rsidR="00BA6C6C" w:rsidRPr="003B3EB2">
        <w:rPr>
          <w:rFonts w:ascii="Book Antiqua" w:hAnsi="Book Antiqua"/>
          <w:color w:val="000000" w:themeColor="text1"/>
        </w:rPr>
        <w:t>: E333-E334 [PMID: 32131093 DOI: 10.1055/a-1122-8416]</w:t>
      </w:r>
    </w:p>
    <w:p w14:paraId="080D2E1F" w14:textId="7883467A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6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Tanisaka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Y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Ryozaw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ud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Fujita A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Mizuid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Nonak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ashim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T. Successful endoscopic retrograde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angiopancreatograph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using pancreat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guidewir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lacement for biliary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annulatio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and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Billroth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-I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gastrectom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(with video)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JGH Open</w:t>
      </w:r>
      <w:r w:rsidR="00BA6C6C" w:rsidRPr="003B3EB2">
        <w:rPr>
          <w:rFonts w:ascii="Book Antiqua" w:hAnsi="Book Antiqua"/>
          <w:color w:val="000000" w:themeColor="text1"/>
        </w:rPr>
        <w:t xml:space="preserve"> 2019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3</w:t>
      </w:r>
      <w:r w:rsidR="00BA6C6C" w:rsidRPr="003B3EB2">
        <w:rPr>
          <w:rFonts w:ascii="Book Antiqua" w:hAnsi="Book Antiqua"/>
          <w:color w:val="000000" w:themeColor="text1"/>
        </w:rPr>
        <w:t>: 540-541 [PMID: 31832558 DOI: 10.1002/jgh3.12163]</w:t>
      </w:r>
    </w:p>
    <w:p w14:paraId="7CAF1CF8" w14:textId="5F33BD6A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7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Shimoda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F</w:t>
      </w:r>
      <w:r w:rsidR="00BA6C6C" w:rsidRPr="003B3EB2">
        <w:rPr>
          <w:rFonts w:ascii="Book Antiqua" w:hAnsi="Book Antiqua"/>
          <w:color w:val="000000" w:themeColor="text1"/>
        </w:rPr>
        <w:t xml:space="preserve">, Satoh A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Asonum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Umemur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himosegaw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T. Successful removal of multiple bile duct stones using a papillary large balloon dilation in a very elderly woman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Clin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21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14</w:t>
      </w:r>
      <w:r w:rsidR="00BA6C6C" w:rsidRPr="003B3EB2">
        <w:rPr>
          <w:rFonts w:ascii="Book Antiqua" w:hAnsi="Book Antiqua"/>
          <w:color w:val="000000" w:themeColor="text1"/>
        </w:rPr>
        <w:t>: 309-313 [PMID: 32772241 DOI: 10.1007/s12328-020-01198-1]</w:t>
      </w:r>
    </w:p>
    <w:p w14:paraId="64F761C2" w14:textId="5EF67887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8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Ding B</w:t>
      </w:r>
      <w:r w:rsidR="00BA6C6C" w:rsidRPr="003B3EB2">
        <w:rPr>
          <w:rFonts w:ascii="Book Antiqua" w:hAnsi="Book Antiqua"/>
          <w:color w:val="000000" w:themeColor="text1"/>
        </w:rPr>
        <w:t xml:space="preserve">, Wang J, Wei X, Du Y, Xia L, Sun C, Han K, Yang X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Gu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X, Pan Y, Wang X. Efficacy and safety of ERCP in patients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multicenter case series and literature review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BMC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22</w:t>
      </w:r>
      <w:r w:rsidR="00BA6C6C" w:rsidRPr="003B3EB2">
        <w:rPr>
          <w:rFonts w:ascii="Book Antiqua" w:hAnsi="Book Antiqua"/>
          <w:color w:val="000000" w:themeColor="text1"/>
        </w:rPr>
        <w:t>: 497 [PMID: 36451092 DOI: 10.1186/s12876-022-02593-3]</w:t>
      </w:r>
    </w:p>
    <w:p w14:paraId="016E3F80" w14:textId="307AB7E6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49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proofErr w:type="gramStart"/>
      <w:r w:rsidR="00BA6C6C" w:rsidRPr="003B3EB2">
        <w:rPr>
          <w:rFonts w:ascii="Book Antiqua" w:hAnsi="Book Antiqua"/>
          <w:b/>
          <w:bCs/>
          <w:color w:val="000000" w:themeColor="text1"/>
        </w:rPr>
        <w:t>Gao</w:t>
      </w:r>
      <w:proofErr w:type="spellEnd"/>
      <w:proofErr w:type="gram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YK</w:t>
      </w:r>
      <w:r w:rsidR="00BA6C6C" w:rsidRPr="003B3EB2">
        <w:rPr>
          <w:rFonts w:ascii="Book Antiqua" w:hAnsi="Book Antiqua"/>
          <w:color w:val="000000" w:themeColor="text1"/>
        </w:rPr>
        <w:t xml:space="preserve">, Liu SH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Xi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A, Wen HP, Cao LQ. Successful endoscopic drainage of malignant obstructive jaundice in patients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Two cases report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93</w:t>
      </w:r>
      <w:r w:rsidR="00BA6C6C" w:rsidRPr="003B3EB2">
        <w:rPr>
          <w:rFonts w:ascii="Book Antiqua" w:hAnsi="Book Antiqua"/>
          <w:color w:val="000000" w:themeColor="text1"/>
        </w:rPr>
        <w:t>: 106873 [PMID: 35290847 DOI: 10.1016/j.ijscr.2022.106873]</w:t>
      </w:r>
    </w:p>
    <w:p w14:paraId="7D86B3D0" w14:textId="6EEDB8C3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0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Naser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J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armin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T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Vozz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C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aleh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A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aha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. ERCP and EUS technique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preparing for a left-sided plot twist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VideoGI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7</w:t>
      </w:r>
      <w:r w:rsidR="00BA6C6C" w:rsidRPr="003B3EB2">
        <w:rPr>
          <w:rFonts w:ascii="Book Antiqua" w:hAnsi="Book Antiqua"/>
          <w:color w:val="000000" w:themeColor="text1"/>
        </w:rPr>
        <w:t>: 367-370 [PMID: 36238805 DOI: 10.1016/j.vgie.2022.05.008]</w:t>
      </w:r>
    </w:p>
    <w:p w14:paraId="33AD3A1C" w14:textId="30D5F23F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>51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Oh CH</w:t>
      </w:r>
      <w:r w:rsidR="00BA6C6C" w:rsidRPr="003B3EB2">
        <w:rPr>
          <w:rFonts w:ascii="Book Antiqua" w:hAnsi="Book Antiqua"/>
          <w:color w:val="000000" w:themeColor="text1"/>
        </w:rPr>
        <w:t xml:space="preserve">. Successful endoscopic retrograde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angiopancreatograph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and bilateral stenting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Dig Liver Dis</w:t>
      </w:r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54</w:t>
      </w:r>
      <w:r w:rsidR="00BA6C6C" w:rsidRPr="003B3EB2">
        <w:rPr>
          <w:rFonts w:ascii="Book Antiqua" w:hAnsi="Book Antiqua"/>
          <w:color w:val="000000" w:themeColor="text1"/>
        </w:rPr>
        <w:t>: 136-137 [PMID: 33067158 DOI: 10.1016/j.dld.2020.09.019]</w:t>
      </w:r>
    </w:p>
    <w:p w14:paraId="179B19D1" w14:textId="1ABB39D3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lastRenderedPageBreak/>
        <w:t>52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Valdivielso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Cortázar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E</w:t>
      </w:r>
      <w:r w:rsidR="00BA6C6C" w:rsidRPr="003B3EB2">
        <w:rPr>
          <w:rFonts w:ascii="Book Antiqua" w:hAnsi="Book Antiqua"/>
          <w:color w:val="000000" w:themeColor="text1"/>
        </w:rPr>
        <w:t xml:space="preserve">, Porto Fuentes Ó, González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eña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L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out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Wörner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I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out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Ruz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J, González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ond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B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Estévez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riet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E, Alonso Aguirre P. ERCP and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Rev </w:t>
      </w:r>
      <w:proofErr w:type="spellStart"/>
      <w:proofErr w:type="gramStart"/>
      <w:r w:rsidR="00BA6C6C" w:rsidRPr="003B3EB2">
        <w:rPr>
          <w:rFonts w:ascii="Book Antiqua" w:hAnsi="Book Antiqua"/>
          <w:i/>
          <w:iCs/>
          <w:color w:val="000000" w:themeColor="text1"/>
        </w:rPr>
        <w:t>Esp</w:t>
      </w:r>
      <w:proofErr w:type="spellEnd"/>
      <w:proofErr w:type="gram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nferm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Dig</w:t>
      </w:r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114</w:t>
      </w:r>
      <w:r w:rsidR="00BA6C6C" w:rsidRPr="003B3EB2">
        <w:rPr>
          <w:rFonts w:ascii="Book Antiqua" w:hAnsi="Book Antiqua"/>
          <w:color w:val="000000" w:themeColor="text1"/>
        </w:rPr>
        <w:t>: 176-177 [PMID: 34696595 DOI: 10.17235/reed.2021.8374/2021]</w:t>
      </w:r>
    </w:p>
    <w:p w14:paraId="343A3201" w14:textId="1BA60C73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3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Atwez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A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eilan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Z. Laparoscopic Roux-en-Y gastric bypass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Case report, technical tips and review of the literature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Case Rep</w:t>
      </w:r>
      <w:r w:rsidR="00BA6C6C" w:rsidRPr="003B3EB2">
        <w:rPr>
          <w:rFonts w:ascii="Book Antiqua" w:hAnsi="Book Antiqua"/>
          <w:color w:val="000000" w:themeColor="text1"/>
        </w:rPr>
        <w:t xml:space="preserve"> 2018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45</w:t>
      </w:r>
      <w:r w:rsidR="00BA6C6C" w:rsidRPr="003B3EB2">
        <w:rPr>
          <w:rFonts w:ascii="Book Antiqua" w:hAnsi="Book Antiqua"/>
          <w:color w:val="000000" w:themeColor="text1"/>
        </w:rPr>
        <w:t>: 56-62 [PMID: 29573597 DOI: 10.1016/j.ijscr.2018.03.004]</w:t>
      </w:r>
    </w:p>
    <w:p w14:paraId="236E9E4E" w14:textId="41CDCC48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4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Sagawa H</w:t>
      </w:r>
      <w:r w:rsidR="00BA6C6C" w:rsidRPr="003B3EB2">
        <w:rPr>
          <w:rFonts w:ascii="Book Antiqua" w:hAnsi="Book Antiqua"/>
          <w:color w:val="000000" w:themeColor="text1"/>
        </w:rPr>
        <w:t xml:space="preserve">, Ito S, Hayakawa S, Ueno S, Okubo T, Tanaka T, Ogawa R, Takahashi H, Matsuo Y, Mitsui A, Kimura M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akiguch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. Robotic distal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gastrectom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for gastric cancer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and a vascular anomaly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Cancer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Conf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J</w:t>
      </w:r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11</w:t>
      </w:r>
      <w:r w:rsidR="00BA6C6C" w:rsidRPr="003B3EB2">
        <w:rPr>
          <w:rFonts w:ascii="Book Antiqua" w:hAnsi="Book Antiqua"/>
          <w:color w:val="000000" w:themeColor="text1"/>
        </w:rPr>
        <w:t>: 253-260 [PMID: 36186219 DOI: 10.1007/s13691-022-00554-x]</w:t>
      </w:r>
    </w:p>
    <w:p w14:paraId="65BBE77B" w14:textId="0F22BFA0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5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Zavalza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JF</w:t>
      </w:r>
      <w:r w:rsidR="00BA6C6C" w:rsidRPr="003B3EB2">
        <w:rPr>
          <w:rFonts w:ascii="Book Antiqua" w:hAnsi="Book Antiqua"/>
          <w:color w:val="000000" w:themeColor="text1"/>
        </w:rPr>
        <w:t xml:space="preserve">, Molina GA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aipill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OA, Gil M, Rosales K.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and bariatric surgery: A challenge for the surgical team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Ann Med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(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Lond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>)</w:t>
      </w:r>
      <w:r w:rsidR="00BA6C6C" w:rsidRPr="003B3EB2">
        <w:rPr>
          <w:rFonts w:ascii="Book Antiqua" w:hAnsi="Book Antiqua"/>
          <w:color w:val="000000" w:themeColor="text1"/>
        </w:rPr>
        <w:t xml:space="preserve"> 2021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72</w:t>
      </w:r>
      <w:r w:rsidR="00BA6C6C" w:rsidRPr="003B3EB2">
        <w:rPr>
          <w:rFonts w:ascii="Book Antiqua" w:hAnsi="Book Antiqua"/>
          <w:color w:val="000000" w:themeColor="text1"/>
        </w:rPr>
        <w:t>: 102972 [PMID: 34840772 DOI: 10.1016/j.amsu.2021.102972]</w:t>
      </w:r>
    </w:p>
    <w:p w14:paraId="74AC4F05" w14:textId="431E0BF5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6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Patle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NM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anti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O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asma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K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hann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e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B. Laparoscopic cholecystectomy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-our experience of 6 cases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Indian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0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72</w:t>
      </w:r>
      <w:r w:rsidR="00BA6C6C" w:rsidRPr="003B3EB2">
        <w:rPr>
          <w:rFonts w:ascii="Book Antiqua" w:hAnsi="Book Antiqua"/>
          <w:color w:val="000000" w:themeColor="text1"/>
        </w:rPr>
        <w:t>: 391-394 [PMID: 21966139 DOI: 10.1007/s12262-010-0159-4]</w:t>
      </w:r>
    </w:p>
    <w:p w14:paraId="11605DE4" w14:textId="2DB695BE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7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García-Núñez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LM</w:t>
      </w:r>
      <w:r w:rsidR="00BA6C6C" w:rsidRPr="003B3EB2">
        <w:rPr>
          <w:rFonts w:ascii="Book Antiqua" w:hAnsi="Book Antiqua"/>
          <w:color w:val="000000" w:themeColor="text1"/>
        </w:rPr>
        <w:t xml:space="preserve">, Soto-Ortega LE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ayró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-H</w:t>
      </w:r>
      <w:r w:rsidR="00861F61">
        <w:rPr>
          <w:rFonts w:ascii="Book Antiqua" w:hAnsi="Book Antiqua"/>
          <w:color w:val="000000" w:themeColor="text1"/>
        </w:rPr>
        <w:t>ernández LE, Cabello-</w:t>
      </w:r>
      <w:proofErr w:type="spellStart"/>
      <w:r w:rsidR="00861F61">
        <w:rPr>
          <w:rFonts w:ascii="Book Antiqua" w:hAnsi="Book Antiqua"/>
          <w:color w:val="000000" w:themeColor="text1"/>
        </w:rPr>
        <w:t>Pasini</w:t>
      </w:r>
      <w:proofErr w:type="spellEnd"/>
      <w:r w:rsidR="00861F61">
        <w:rPr>
          <w:rFonts w:ascii="Book Antiqua" w:hAnsi="Book Antiqua"/>
          <w:color w:val="000000" w:themeColor="text1"/>
        </w:rPr>
        <w:t xml:space="preserve"> R. </w:t>
      </w:r>
      <w:r w:rsidR="00BA6C6C" w:rsidRPr="003B3EB2">
        <w:rPr>
          <w:rFonts w:ascii="Book Antiqua" w:hAnsi="Book Antiqua"/>
          <w:color w:val="000000" w:themeColor="text1"/>
        </w:rPr>
        <w:t xml:space="preserve">Laparoscopic cholecystectomy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: the disa</w:t>
      </w:r>
      <w:r w:rsidR="00861F61">
        <w:rPr>
          <w:rFonts w:ascii="Book Antiqua" w:hAnsi="Book Antiqua"/>
          <w:color w:val="000000" w:themeColor="text1"/>
        </w:rPr>
        <w:t>dvantage of being right-handed</w:t>
      </w:r>
      <w:r w:rsidR="00BA6C6C" w:rsidRPr="003B3EB2">
        <w:rPr>
          <w:rFonts w:ascii="Book Antiqua" w:hAnsi="Book Antiqua"/>
          <w:color w:val="000000" w:themeColor="text1"/>
        </w:rPr>
        <w:t xml:space="preserve">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Rev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Mex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08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73</w:t>
      </w:r>
      <w:r w:rsidR="00BA6C6C" w:rsidRPr="003B3EB2">
        <w:rPr>
          <w:rFonts w:ascii="Book Antiqua" w:hAnsi="Book Antiqua"/>
          <w:color w:val="000000" w:themeColor="text1"/>
        </w:rPr>
        <w:t>: 149-152 [PMID: 19671501]</w:t>
      </w:r>
    </w:p>
    <w:p w14:paraId="38FEBD09" w14:textId="6A89A291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58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Tchantchaleishvili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V</w:t>
      </w:r>
      <w:r w:rsidR="00BA6C6C" w:rsidRPr="003B3EB2">
        <w:rPr>
          <w:rFonts w:ascii="Book Antiqua" w:hAnsi="Book Antiqua"/>
          <w:color w:val="000000" w:themeColor="text1"/>
        </w:rPr>
        <w:t xml:space="preserve">, Myers PO. </w:t>
      </w:r>
      <w:proofErr w:type="gramStart"/>
      <w:r w:rsidR="00BA6C6C" w:rsidRPr="003B3EB2">
        <w:rPr>
          <w:rFonts w:ascii="Book Antiqua" w:hAnsi="Book Antiqua"/>
          <w:color w:val="000000" w:themeColor="text1"/>
        </w:rPr>
        <w:t>Left-handedness--a handicap for training in surgery?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du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0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67</w:t>
      </w:r>
      <w:r w:rsidR="00BA6C6C" w:rsidRPr="003B3EB2">
        <w:rPr>
          <w:rFonts w:ascii="Book Antiqua" w:hAnsi="Book Antiqua"/>
          <w:color w:val="000000" w:themeColor="text1"/>
        </w:rPr>
        <w:t>: 233-236 [PMID: 20816359 DOI: 10.1016/j.jsurg.2010.06.001]</w:t>
      </w:r>
    </w:p>
    <w:p w14:paraId="1FA6C781" w14:textId="3D2E721D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>59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Prasad NK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vasnovsk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C, Wise E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avi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M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The Right Way to Teach Left-Handed Residents: Strategies for Training by Right Handers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du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8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75</w:t>
      </w:r>
      <w:r w:rsidR="00BA6C6C" w:rsidRPr="003B3EB2">
        <w:rPr>
          <w:rFonts w:ascii="Book Antiqua" w:hAnsi="Book Antiqua"/>
          <w:color w:val="000000" w:themeColor="text1"/>
        </w:rPr>
        <w:t>: 271-277 [PMID: 28756969 DOI: 10.1016/j.jsurg.2017.07.004]</w:t>
      </w:r>
    </w:p>
    <w:p w14:paraId="5C407368" w14:textId="39DC896B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0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Chuang SH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Kuo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K, Chuang SC, Wang SN, Chang WT, Su WL, Huang JW, Wu PH, Chan HM, Kuok CH. Single-incision versus four-incision laparoscop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fistulo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bile duct exploration for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Mirizz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yndrome type II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22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36</w:t>
      </w:r>
      <w:r w:rsidR="00BA6C6C" w:rsidRPr="003B3EB2">
        <w:rPr>
          <w:rFonts w:ascii="Book Antiqua" w:hAnsi="Book Antiqua"/>
          <w:color w:val="000000" w:themeColor="text1"/>
        </w:rPr>
        <w:t>: 8672-8683 [PMID: 35697855 DOI: 10.1007/s00464-022-09369-6]</w:t>
      </w:r>
    </w:p>
    <w:p w14:paraId="2F984AED" w14:textId="5C90A144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lastRenderedPageBreak/>
        <w:t>61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Chuang SH</w:t>
      </w:r>
      <w:r w:rsidR="00BA6C6C" w:rsidRPr="003B3EB2">
        <w:rPr>
          <w:rFonts w:ascii="Book Antiqua" w:hAnsi="Book Antiqua"/>
          <w:color w:val="000000" w:themeColor="text1"/>
        </w:rPr>
        <w:t xml:space="preserve">, Yang WJ, Chang CM, Lin C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Yeh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C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Is routine single-incision laparoscopic cholecystectomy feasible? </w:t>
      </w:r>
      <w:proofErr w:type="gramStart"/>
      <w:r w:rsidR="00BA6C6C" w:rsidRPr="003B3EB2">
        <w:rPr>
          <w:rFonts w:ascii="Book Antiqua" w:hAnsi="Book Antiqua"/>
          <w:color w:val="000000" w:themeColor="text1"/>
        </w:rPr>
        <w:t>A retrospective observational study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Am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5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210</w:t>
      </w:r>
      <w:r w:rsidR="00BA6C6C" w:rsidRPr="003B3EB2">
        <w:rPr>
          <w:rFonts w:ascii="Book Antiqua" w:hAnsi="Book Antiqua"/>
          <w:color w:val="000000" w:themeColor="text1"/>
        </w:rPr>
        <w:t>: 315-321 [PMID: 25916613 DOI: 10.1016/j.amjsurg.2014.12.032]</w:t>
      </w:r>
    </w:p>
    <w:p w14:paraId="007F4064" w14:textId="33878DEA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2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Khiangte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E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Newme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I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atowar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Phukan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. Single-port laparoscopic cholecystectomy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using the E.K. glove port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J Minim Access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3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9</w:t>
      </w:r>
      <w:r w:rsidR="00BA6C6C" w:rsidRPr="003B3EB2">
        <w:rPr>
          <w:rFonts w:ascii="Book Antiqua" w:hAnsi="Book Antiqua"/>
          <w:color w:val="000000" w:themeColor="text1"/>
        </w:rPr>
        <w:t>: 180-182 [PMID: 24250066 DOI: 10.4103/0972-9941.118838]</w:t>
      </w:r>
    </w:p>
    <w:p w14:paraId="2CD5EB16" w14:textId="725C062C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3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Deguchi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Y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Mitamur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Omotaka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S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Eguch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J, Sakuma D, Sato M, Nomura N, Ito T, Grimes KL, Inoue H. Single-incision cholecystectomy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presenting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elithias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A case report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Asian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5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8</w:t>
      </w:r>
      <w:r w:rsidR="00BA6C6C" w:rsidRPr="003B3EB2">
        <w:rPr>
          <w:rFonts w:ascii="Book Antiqua" w:hAnsi="Book Antiqua"/>
          <w:color w:val="000000" w:themeColor="text1"/>
        </w:rPr>
        <w:t>: 347-349 [PMID: 26303735 DOI: 10.1111/ases.12180]</w:t>
      </w:r>
    </w:p>
    <w:p w14:paraId="25A86BA9" w14:textId="4F65C0B7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>64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Jhobta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RS</w:t>
      </w:r>
      <w:r w:rsidR="00BA6C6C" w:rsidRPr="003B3EB2">
        <w:rPr>
          <w:rFonts w:ascii="Book Antiqua" w:hAnsi="Book Antiqua"/>
          <w:color w:val="000000" w:themeColor="text1"/>
        </w:rPr>
        <w:t xml:space="preserve">, Gupta A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Neg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B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Neg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K. Single-incision laparoscopic cholecystectomy using conventional instruments in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BMJ Case Rep</w:t>
      </w:r>
      <w:r w:rsidR="00BA6C6C" w:rsidRPr="003B3EB2">
        <w:rPr>
          <w:rFonts w:ascii="Book Antiqua" w:hAnsi="Book Antiqua"/>
          <w:color w:val="000000" w:themeColor="text1"/>
        </w:rPr>
        <w:t xml:space="preserve"> 2018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11</w:t>
      </w:r>
      <w:r w:rsidR="00BA6C6C" w:rsidRPr="003B3EB2">
        <w:rPr>
          <w:rFonts w:ascii="Book Antiqua" w:hAnsi="Book Antiqua"/>
          <w:color w:val="000000" w:themeColor="text1"/>
        </w:rPr>
        <w:t xml:space="preserve"> [PMID: 30567103 DOI: 10.1136/bcr-2018-226404]</w:t>
      </w:r>
    </w:p>
    <w:p w14:paraId="4936E801" w14:textId="0D9F1AB4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5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Jang EJ</w:t>
      </w:r>
      <w:r w:rsidR="00BA6C6C" w:rsidRPr="003B3EB2">
        <w:rPr>
          <w:rFonts w:ascii="Book Antiqua" w:hAnsi="Book Antiqua"/>
          <w:color w:val="000000" w:themeColor="text1"/>
        </w:rPr>
        <w:t xml:space="preserve">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Roh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YH. Single Port Laparoscopic Cholecystectomy in a Patient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it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Inversu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otal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: A Case Report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J Minim Invasive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9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22</w:t>
      </w:r>
      <w:r w:rsidR="00BA6C6C" w:rsidRPr="003B3EB2">
        <w:rPr>
          <w:rFonts w:ascii="Book Antiqua" w:hAnsi="Book Antiqua"/>
          <w:color w:val="000000" w:themeColor="text1"/>
        </w:rPr>
        <w:t>: 81-84 [PMID: 35602771 DOI: 10.7602/jmis.2019.22.2.81]</w:t>
      </w:r>
    </w:p>
    <w:p w14:paraId="5A6F59FF" w14:textId="2BD02649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>66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Chuang SH</w:t>
      </w:r>
      <w:r w:rsidR="00BA6C6C" w:rsidRPr="003B3EB2">
        <w:rPr>
          <w:rFonts w:ascii="Book Antiqua" w:hAnsi="Book Antiqua"/>
          <w:color w:val="000000" w:themeColor="text1"/>
        </w:rPr>
        <w:t>, Lin CS. Single-incision laparoscopic surgery for biliary tract disease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World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6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22</w:t>
      </w:r>
      <w:r w:rsidR="00BA6C6C" w:rsidRPr="003B3EB2">
        <w:rPr>
          <w:rFonts w:ascii="Book Antiqua" w:hAnsi="Book Antiqua"/>
          <w:color w:val="000000" w:themeColor="text1"/>
        </w:rPr>
        <w:t>: 736-747 [PMID: 26811621 DOI: 10.3748/wjg.v22.i2.736]</w:t>
      </w:r>
    </w:p>
    <w:p w14:paraId="7CDC75E2" w14:textId="6B598F84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3B3EB2">
        <w:rPr>
          <w:rFonts w:ascii="Book Antiqua" w:hAnsi="Book Antiqua"/>
          <w:color w:val="000000" w:themeColor="text1"/>
        </w:rPr>
        <w:t>67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Gupta N</w:t>
      </w:r>
      <w:r w:rsidR="00BA6C6C" w:rsidRPr="003B3EB2">
        <w:rPr>
          <w:rFonts w:ascii="Book Antiqua" w:hAnsi="Book Antiqua"/>
          <w:color w:val="000000" w:themeColor="text1"/>
        </w:rPr>
        <w:t xml:space="preserve">. Role of laparoscopic common bile duct exploration in the management of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edocholithias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>.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World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Gastrointest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6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8</w:t>
      </w:r>
      <w:r w:rsidR="00BA6C6C" w:rsidRPr="003B3EB2">
        <w:rPr>
          <w:rFonts w:ascii="Book Antiqua" w:hAnsi="Book Antiqua"/>
          <w:color w:val="000000" w:themeColor="text1"/>
        </w:rPr>
        <w:t>: 376-381 [PMID: 27231516 DOI: 10.4240/wjgs.v8.i5.376]</w:t>
      </w:r>
    </w:p>
    <w:p w14:paraId="30A34EAC" w14:textId="65E3A25A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8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Zerey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M</w:t>
      </w:r>
      <w:r w:rsidR="00BA6C6C" w:rsidRPr="003B3EB2">
        <w:rPr>
          <w:rFonts w:ascii="Book Antiqua" w:hAnsi="Book Antiqua"/>
          <w:color w:val="000000" w:themeColor="text1"/>
        </w:rPr>
        <w:t xml:space="preserve">, Haggerty S, Richardson W, Santos B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Fanelli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R, Brunt LM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tefanid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D. Laparoscopic common bile duct exploration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8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32</w:t>
      </w:r>
      <w:r w:rsidR="00BA6C6C" w:rsidRPr="003B3EB2">
        <w:rPr>
          <w:rFonts w:ascii="Book Antiqua" w:hAnsi="Book Antiqua"/>
          <w:color w:val="000000" w:themeColor="text1"/>
        </w:rPr>
        <w:t>: 2603-2612 [PMID: 29273878 DOI: 10.1007/s00464-017-5991-1]</w:t>
      </w:r>
    </w:p>
    <w:p w14:paraId="040DE1CC" w14:textId="68D84A02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69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Navaratne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L</w:t>
      </w:r>
      <w:r w:rsidR="00BA6C6C" w:rsidRPr="003B3EB2">
        <w:rPr>
          <w:rFonts w:ascii="Book Antiqua" w:hAnsi="Book Antiqua"/>
          <w:color w:val="000000" w:themeColor="text1"/>
        </w:rPr>
        <w:t xml:space="preserve">, Martinez Isla A.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ducta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versus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laparoscopic common bile duct exploration: an institutional review of over four hundred cases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Endos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21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35</w:t>
      </w:r>
      <w:r w:rsidR="00BA6C6C" w:rsidRPr="003B3EB2">
        <w:rPr>
          <w:rFonts w:ascii="Book Antiqua" w:hAnsi="Book Antiqua"/>
          <w:color w:val="000000" w:themeColor="text1"/>
        </w:rPr>
        <w:t>: 437-448 [PMID: 32246237 DOI: 10.1007/s00464-020-07522-7]</w:t>
      </w:r>
    </w:p>
    <w:p w14:paraId="239C0343" w14:textId="4C9C1D78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lastRenderedPageBreak/>
        <w:t>70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Bekheit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M</w:t>
      </w:r>
      <w:r w:rsidR="00BA6C6C" w:rsidRPr="003B3EB2">
        <w:rPr>
          <w:rFonts w:ascii="Book Antiqua" w:hAnsi="Book Antiqua"/>
          <w:color w:val="000000" w:themeColor="text1"/>
        </w:rPr>
        <w:t xml:space="preserve">, Smith R, Ramsay G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Soggiu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F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Ghazanfar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M, Ahmed I. Meta-analysis of laparoscop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versus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choledochal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common bile duct exploration for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edocholithiasis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>BJS Open</w:t>
      </w:r>
      <w:r w:rsidR="00BA6C6C" w:rsidRPr="003B3EB2">
        <w:rPr>
          <w:rFonts w:ascii="Book Antiqua" w:hAnsi="Book Antiqua"/>
          <w:color w:val="000000" w:themeColor="text1"/>
        </w:rPr>
        <w:t xml:space="preserve"> 2019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3</w:t>
      </w:r>
      <w:r w:rsidR="00BA6C6C" w:rsidRPr="003B3EB2">
        <w:rPr>
          <w:rFonts w:ascii="Book Antiqua" w:hAnsi="Book Antiqua"/>
          <w:color w:val="000000" w:themeColor="text1"/>
        </w:rPr>
        <w:t>: 242-251 [PMID: 31183439 DOI: 10.1002/bjs5.50132]</w:t>
      </w:r>
    </w:p>
    <w:p w14:paraId="3335E500" w14:textId="1C237045" w:rsidR="00BA6C6C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71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proofErr w:type="spellStart"/>
      <w:r w:rsidR="00BA6C6C" w:rsidRPr="003B3EB2">
        <w:rPr>
          <w:rFonts w:ascii="Book Antiqua" w:hAnsi="Book Antiqua"/>
          <w:b/>
          <w:bCs/>
          <w:color w:val="000000" w:themeColor="text1"/>
        </w:rPr>
        <w:t>Feng</w:t>
      </w:r>
      <w:proofErr w:type="spellEnd"/>
      <w:r w:rsidR="00BA6C6C" w:rsidRPr="003B3EB2">
        <w:rPr>
          <w:rFonts w:ascii="Book Antiqua" w:hAnsi="Book Antiqua"/>
          <w:b/>
          <w:bCs/>
          <w:color w:val="000000" w:themeColor="text1"/>
        </w:rPr>
        <w:t xml:space="preserve"> Q</w:t>
      </w:r>
      <w:r w:rsidR="00BA6C6C" w:rsidRPr="003B3EB2">
        <w:rPr>
          <w:rFonts w:ascii="Book Antiqua" w:hAnsi="Book Antiqua"/>
          <w:color w:val="000000" w:themeColor="text1"/>
        </w:rPr>
        <w:t xml:space="preserve">, Huang Y, Wang K, Yuan R,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Xion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X, </w:t>
      </w:r>
      <w:proofErr w:type="gramStart"/>
      <w:r w:rsidR="00BA6C6C" w:rsidRPr="003B3EB2">
        <w:rPr>
          <w:rFonts w:ascii="Book Antiqua" w:hAnsi="Book Antiqua"/>
          <w:color w:val="000000" w:themeColor="text1"/>
        </w:rPr>
        <w:t>Wu</w:t>
      </w:r>
      <w:proofErr w:type="gramEnd"/>
      <w:r w:rsidR="00BA6C6C" w:rsidRPr="003B3EB2">
        <w:rPr>
          <w:rFonts w:ascii="Book Antiqua" w:hAnsi="Book Antiqua"/>
          <w:color w:val="000000" w:themeColor="text1"/>
        </w:rPr>
        <w:t xml:space="preserve"> L. Laparoscop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Common Bile Duct Exploration: Advantages over Laparoscop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edochotom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PLoS</w:t>
      </w:r>
      <w:proofErr w:type="spellEnd"/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 One</w:t>
      </w:r>
      <w:r w:rsidR="00BA6C6C" w:rsidRPr="003B3EB2">
        <w:rPr>
          <w:rFonts w:ascii="Book Antiqua" w:hAnsi="Book Antiqua"/>
          <w:color w:val="000000" w:themeColor="text1"/>
        </w:rPr>
        <w:t xml:space="preserve"> 2016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11</w:t>
      </w:r>
      <w:r w:rsidR="00BA6C6C" w:rsidRPr="003B3EB2">
        <w:rPr>
          <w:rFonts w:ascii="Book Antiqua" w:hAnsi="Book Antiqua"/>
          <w:color w:val="000000" w:themeColor="text1"/>
        </w:rPr>
        <w:t>: e0162885 [PMID: 27668730 DOI: 10.1371/journal.pone.0162885]</w:t>
      </w:r>
    </w:p>
    <w:p w14:paraId="40825205" w14:textId="1696BB38" w:rsidR="00A77B3E" w:rsidRPr="003B3EB2" w:rsidRDefault="00936995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t>72</w:t>
      </w:r>
      <w:r w:rsidR="00BA6C6C" w:rsidRPr="003B3EB2">
        <w:rPr>
          <w:rFonts w:ascii="Book Antiqua" w:hAnsi="Book Antiqua"/>
          <w:color w:val="000000" w:themeColor="text1"/>
        </w:rPr>
        <w:t xml:space="preserve">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Guan H</w:t>
      </w:r>
      <w:r w:rsidR="00BA6C6C" w:rsidRPr="003B3EB2">
        <w:rPr>
          <w:rFonts w:ascii="Book Antiqua" w:hAnsi="Book Antiqua"/>
          <w:color w:val="000000" w:themeColor="text1"/>
        </w:rPr>
        <w:t xml:space="preserve">, Jiang G, Mao X. Primary duct closure combined with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transcystic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drainage versus T-tube drainage after laparoscopic </w:t>
      </w:r>
      <w:proofErr w:type="spellStart"/>
      <w:r w:rsidR="00BA6C6C" w:rsidRPr="003B3EB2">
        <w:rPr>
          <w:rFonts w:ascii="Book Antiqua" w:hAnsi="Book Antiqua"/>
          <w:color w:val="000000" w:themeColor="text1"/>
        </w:rPr>
        <w:t>choledochotomy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. </w:t>
      </w:r>
      <w:r w:rsidR="00BA6C6C" w:rsidRPr="003B3EB2">
        <w:rPr>
          <w:rFonts w:ascii="Book Antiqua" w:hAnsi="Book Antiqua"/>
          <w:i/>
          <w:iCs/>
          <w:color w:val="000000" w:themeColor="text1"/>
        </w:rPr>
        <w:t xml:space="preserve">ANZ J </w:t>
      </w:r>
      <w:proofErr w:type="spellStart"/>
      <w:r w:rsidR="00BA6C6C" w:rsidRPr="003B3EB2">
        <w:rPr>
          <w:rFonts w:ascii="Book Antiqua" w:hAnsi="Book Antiqua"/>
          <w:i/>
          <w:iCs/>
          <w:color w:val="000000" w:themeColor="text1"/>
        </w:rPr>
        <w:t>Surg</w:t>
      </w:r>
      <w:proofErr w:type="spellEnd"/>
      <w:r w:rsidR="00BA6C6C" w:rsidRPr="003B3EB2">
        <w:rPr>
          <w:rFonts w:ascii="Book Antiqua" w:hAnsi="Book Antiqua"/>
          <w:color w:val="000000" w:themeColor="text1"/>
        </w:rPr>
        <w:t xml:space="preserve"> 2019; </w:t>
      </w:r>
      <w:r w:rsidR="00BA6C6C" w:rsidRPr="003B3EB2">
        <w:rPr>
          <w:rFonts w:ascii="Book Antiqua" w:hAnsi="Book Antiqua"/>
          <w:b/>
          <w:bCs/>
          <w:color w:val="000000" w:themeColor="text1"/>
        </w:rPr>
        <w:t>89</w:t>
      </w:r>
      <w:r w:rsidR="00BA6C6C" w:rsidRPr="003B3EB2">
        <w:rPr>
          <w:rFonts w:ascii="Book Antiqua" w:hAnsi="Book Antiqua"/>
          <w:color w:val="000000" w:themeColor="text1"/>
        </w:rPr>
        <w:t>: 885-888 [PMID: 31067598 DOI: 10.1111/ans.15163]</w:t>
      </w:r>
    </w:p>
    <w:p w14:paraId="62916FDE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3B3EB2" w:rsidSect="0002775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7D80A1" w14:textId="77777777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4E2455B2" w14:textId="32B150FE" w:rsidR="00E63B8F" w:rsidRPr="003B3EB2" w:rsidRDefault="00661056" w:rsidP="003B3EB2">
      <w:pPr>
        <w:snapToGrid w:val="0"/>
        <w:spacing w:line="360" w:lineRule="auto"/>
        <w:jc w:val="both"/>
        <w:rPr>
          <w:rFonts w:ascii="Book Antiqua" w:eastAsia="宋体" w:hAnsi="Book Antiqua" w:cs="宋体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All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the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authors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report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no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relevant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conflicts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of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interest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for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this</w:t>
      </w:r>
      <w:r w:rsidR="00FF59CE" w:rsidRPr="003B3EB2">
        <w:rPr>
          <w:rFonts w:ascii="Book Antiqua" w:eastAsia="宋体" w:hAnsi="Book Antiqua" w:cs="宋体"/>
          <w:color w:val="000000" w:themeColor="text1"/>
        </w:rPr>
        <w:t xml:space="preserve"> </w:t>
      </w:r>
      <w:r w:rsidR="00E63B8F" w:rsidRPr="003B3EB2">
        <w:rPr>
          <w:rFonts w:ascii="Book Antiqua" w:eastAsia="宋体" w:hAnsi="Book Antiqua" w:cs="宋体"/>
          <w:color w:val="000000" w:themeColor="text1"/>
        </w:rPr>
        <w:t>article.</w:t>
      </w:r>
    </w:p>
    <w:p w14:paraId="75EE7EEE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9886F77" w14:textId="31D7DFEF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pen-acces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lec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-ho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dito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ul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er-revie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xter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ers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ribu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ccord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i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re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tribu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NonCommercial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C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Y-N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4.0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cens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hic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rmit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ther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ribute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mix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dapt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uil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r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n-commercially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icen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i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riv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rk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ffer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rms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vid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rigi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work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operl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i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s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n-commercial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ee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ttps://creativecommons.org/Licenses/by-nc/4.0/</w:t>
      </w:r>
    </w:p>
    <w:p w14:paraId="6228FD92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994C5F8" w14:textId="466686A2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Provenance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peer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review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vi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ticl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Externally</w:t>
      </w:r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iewed.</w:t>
      </w:r>
    </w:p>
    <w:p w14:paraId="3B7BA591" w14:textId="0358B696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model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lind</w:t>
      </w:r>
    </w:p>
    <w:p w14:paraId="118B89CA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131C341" w14:textId="43319E05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em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6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</w:t>
      </w:r>
    </w:p>
    <w:p w14:paraId="5D1C6948" w14:textId="299F09E2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ecemb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6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022</w:t>
      </w:r>
    </w:p>
    <w:p w14:paraId="25FFD2BD" w14:textId="63F285EE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press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4930A8" w:rsidRPr="00921E8F">
        <w:rPr>
          <w:rFonts w:ascii="Book Antiqua" w:eastAsia="Book Antiqua" w:hAnsi="Book Antiqua" w:cs="Book Antiqua"/>
          <w:color w:val="000000" w:themeColor="text1"/>
        </w:rPr>
        <w:t>February 27, 2023</w:t>
      </w:r>
    </w:p>
    <w:p w14:paraId="62445F7F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41065DF" w14:textId="5F9B027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bookmarkStart w:id="6" w:name="_Hlk124239205"/>
      <w:r w:rsidR="00A24BD9" w:rsidRPr="003B3EB2">
        <w:rPr>
          <w:rFonts w:ascii="Book Antiqua" w:eastAsia="微软雅黑" w:hAnsi="Book Antiqua" w:cs="宋体"/>
          <w:color w:val="000000" w:themeColor="text1"/>
        </w:rPr>
        <w:t>Medicine,</w:t>
      </w:r>
      <w:r w:rsidR="00FF59CE" w:rsidRPr="003B3EB2">
        <w:rPr>
          <w:rFonts w:ascii="Book Antiqua" w:eastAsia="微软雅黑" w:hAnsi="Book Antiqua" w:cs="宋体"/>
          <w:color w:val="000000" w:themeColor="text1"/>
        </w:rPr>
        <w:t xml:space="preserve"> </w:t>
      </w:r>
      <w:r w:rsidR="00A24BD9" w:rsidRPr="003B3EB2">
        <w:rPr>
          <w:rFonts w:ascii="Book Antiqua" w:eastAsia="微软雅黑" w:hAnsi="Book Antiqua" w:cs="宋体"/>
          <w:color w:val="000000" w:themeColor="text1"/>
        </w:rPr>
        <w:t>research</w:t>
      </w:r>
      <w:r w:rsidR="00FF59CE" w:rsidRPr="003B3EB2">
        <w:rPr>
          <w:rFonts w:ascii="Book Antiqua" w:eastAsia="微软雅黑" w:hAnsi="Book Antiqua" w:cs="宋体"/>
          <w:color w:val="000000" w:themeColor="text1"/>
        </w:rPr>
        <w:t xml:space="preserve"> </w:t>
      </w:r>
      <w:r w:rsidR="00A24BD9" w:rsidRPr="003B3EB2">
        <w:rPr>
          <w:rFonts w:ascii="Book Antiqua" w:eastAsia="微软雅黑" w:hAnsi="Book Antiqua" w:cs="宋体"/>
          <w:color w:val="000000" w:themeColor="text1"/>
        </w:rPr>
        <w:t>and</w:t>
      </w:r>
      <w:r w:rsidR="00FF59CE" w:rsidRPr="003B3EB2">
        <w:rPr>
          <w:rFonts w:ascii="Book Antiqua" w:eastAsia="微软雅黑" w:hAnsi="Book Antiqua" w:cs="宋体"/>
          <w:color w:val="000000" w:themeColor="text1"/>
        </w:rPr>
        <w:t xml:space="preserve"> </w:t>
      </w:r>
      <w:r w:rsidR="00A24BD9" w:rsidRPr="003B3EB2">
        <w:rPr>
          <w:rFonts w:ascii="Book Antiqua" w:eastAsia="微软雅黑" w:hAnsi="Book Antiqua" w:cs="宋体"/>
          <w:color w:val="000000" w:themeColor="text1"/>
        </w:rPr>
        <w:t>experimental</w:t>
      </w:r>
      <w:bookmarkEnd w:id="6"/>
    </w:p>
    <w:p w14:paraId="34211AF1" w14:textId="0256AC2A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aiwan</w:t>
      </w:r>
    </w:p>
    <w:p w14:paraId="75135DFF" w14:textId="6E257E7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030A06A9" w14:textId="38F85A0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Excellent)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0</w:t>
      </w:r>
    </w:p>
    <w:p w14:paraId="32AE4129" w14:textId="5ABF2E95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Ve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ood)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</w:t>
      </w:r>
    </w:p>
    <w:p w14:paraId="62068B7A" w14:textId="31D9AED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Good)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0</w:t>
      </w:r>
    </w:p>
    <w:p w14:paraId="3021A009" w14:textId="2D07CC56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Fair)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</w:t>
      </w:r>
    </w:p>
    <w:p w14:paraId="15055582" w14:textId="4DF7B44E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Poor)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0</w:t>
      </w:r>
    </w:p>
    <w:p w14:paraId="08AE26B6" w14:textId="77777777" w:rsidR="00A77B3E" w:rsidRPr="003B3EB2" w:rsidRDefault="00A77B3E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9A19B69" w14:textId="25BAEAFB" w:rsidR="00A77B3E" w:rsidRPr="003B3EB2" w:rsidRDefault="00661056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Atqiaee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ran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ia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</w:t>
      </w:r>
      <w:r w:rsidR="00333798" w:rsidRPr="003B3EB2">
        <w:rPr>
          <w:rFonts w:ascii="Book Antiqua" w:eastAsia="Book Antiqua" w:hAnsi="Book Antiqua" w:cs="Book Antiqua"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33798" w:rsidRPr="003B3EB2">
        <w:rPr>
          <w:rFonts w:ascii="Book Antiqua" w:eastAsia="Book Antiqua" w:hAnsi="Book Antiqua" w:cs="Book Antiqua"/>
          <w:color w:val="000000" w:themeColor="text1"/>
        </w:rPr>
        <w:t>China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333798" w:rsidRPr="003B3EB2">
        <w:rPr>
          <w:rFonts w:ascii="Book Antiqua" w:eastAsia="Book Antiqua" w:hAnsi="Book Antiqua" w:cs="Book Antiqua"/>
          <w:bCs/>
          <w:color w:val="000000" w:themeColor="text1"/>
        </w:rPr>
        <w:t>Li</w:t>
      </w:r>
      <w:r w:rsidR="00FF59CE" w:rsidRPr="003B3EB2">
        <w:rPr>
          <w:rFonts w:ascii="Book Antiqua" w:eastAsia="Book Antiqua" w:hAnsi="Book Antiqua" w:cs="Book Antiqua"/>
          <w:bCs/>
          <w:color w:val="000000" w:themeColor="text1"/>
        </w:rPr>
        <w:t xml:space="preserve"> </w:t>
      </w:r>
      <w:r w:rsidR="00333798" w:rsidRPr="003B3EB2">
        <w:rPr>
          <w:rFonts w:ascii="Book Antiqua" w:eastAsia="Book Antiqua" w:hAnsi="Book Antiqua" w:cs="Book Antiqua"/>
          <w:bCs/>
          <w:color w:val="000000" w:themeColor="text1"/>
        </w:rPr>
        <w:t>L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4448CE" w:rsidRPr="003B3EB2">
        <w:rPr>
          <w:rFonts w:ascii="Book Antiqua" w:eastAsia="Book Antiqua" w:hAnsi="Book Antiqua" w:cs="Book Antiqua"/>
          <w:bCs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333798" w:rsidRPr="003B3EB2">
        <w:rPr>
          <w:rFonts w:ascii="Book Antiqua" w:eastAsia="Book Antiqua" w:hAnsi="Book Antiqua" w:cs="Book Antiqua"/>
          <w:bCs/>
          <w:color w:val="000000" w:themeColor="text1"/>
        </w:rPr>
        <w:t>Li</w:t>
      </w:r>
      <w:r w:rsidR="00FF59CE" w:rsidRPr="003B3EB2">
        <w:rPr>
          <w:rFonts w:ascii="Book Antiqua" w:eastAsia="Book Antiqua" w:hAnsi="Book Antiqua" w:cs="Book Antiqua"/>
          <w:bCs/>
          <w:color w:val="000000" w:themeColor="text1"/>
        </w:rPr>
        <w:t xml:space="preserve"> </w:t>
      </w:r>
      <w:r w:rsidR="00333798" w:rsidRPr="003B3EB2">
        <w:rPr>
          <w:rFonts w:ascii="Book Antiqua" w:eastAsia="Book Antiqua" w:hAnsi="Book Antiqua" w:cs="Book Antiqua"/>
          <w:bCs/>
          <w:color w:val="000000" w:themeColor="text1"/>
        </w:rPr>
        <w:t>L</w:t>
      </w:r>
    </w:p>
    <w:p w14:paraId="1C0FB65D" w14:textId="55E1FC87" w:rsidR="00D160B4" w:rsidRPr="003B3EB2" w:rsidRDefault="00D160B4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D160B4" w:rsidRPr="003B3EB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D3C1A3" w14:textId="34CE1A8B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color w:val="000000" w:themeColor="text1"/>
        </w:rPr>
        <w:lastRenderedPageBreak/>
        <w:t>Figure</w:t>
      </w:r>
      <w:r w:rsidR="00FF59CE" w:rsidRPr="003B3EB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color w:val="000000" w:themeColor="text1"/>
        </w:rPr>
        <w:t>Legends</w:t>
      </w:r>
    </w:p>
    <w:p w14:paraId="1D891137" w14:textId="693EBC67" w:rsidR="00D160B4" w:rsidRPr="003B3EB2" w:rsidRDefault="00C53E0D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noProof/>
          <w:color w:val="000000" w:themeColor="text1"/>
          <w:lang w:eastAsia="zh-CN"/>
        </w:rPr>
        <w:drawing>
          <wp:inline distT="0" distB="0" distL="0" distR="0" wp14:anchorId="26CEA9F0" wp14:editId="1E6906E4">
            <wp:extent cx="5949706" cy="219781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9706" cy="2197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8585D" w14:textId="1CFC660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1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reoperativ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mput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omography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tone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,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ssociat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nomalies</w:t>
      </w:r>
      <w:r w:rsidRPr="00861F61">
        <w:rPr>
          <w:rFonts w:ascii="Book Antiqua" w:eastAsia="Book Antiqua" w:hAnsi="Book Antiqua" w:cs="Book Antiqua"/>
          <w:b/>
          <w:color w:val="000000" w:themeColor="text1"/>
        </w:rPr>
        <w:t>.</w:t>
      </w:r>
      <w:r w:rsidR="00FF59CE" w:rsidRPr="00861F61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464C48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blu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,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</w:t>
      </w:r>
      <w:r w:rsidR="00627C21" w:rsidRPr="003B3EB2">
        <w:rPr>
          <w:rFonts w:ascii="Book Antiqua" w:eastAsia="Book Antiqua" w:hAnsi="Book Antiqua" w:cs="Book Antiqua"/>
          <w:color w:val="000000" w:themeColor="text1"/>
        </w:rPr>
        <w:t>oran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verticulu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3</w:t>
      </w:r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r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odenum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yello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re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pli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oran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elv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plic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yello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pp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re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orang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igh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w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uret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yellow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rrows).</w:t>
      </w:r>
    </w:p>
    <w:p w14:paraId="6B29CC6F" w14:textId="6F981E99" w:rsidR="000C085A" w:rsidRPr="003B3EB2" w:rsidRDefault="000C085A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br w:type="page"/>
      </w:r>
      <w:r w:rsidR="00C53E0D" w:rsidRPr="003B3EB2">
        <w:rPr>
          <w:rFonts w:ascii="Book Antiqua" w:eastAsia="Book Antiqua" w:hAnsi="Book Antiqua" w:cs="Book Antiqua"/>
          <w:b/>
          <w:bCs/>
          <w:noProof/>
          <w:color w:val="000000" w:themeColor="text1"/>
          <w:lang w:eastAsia="zh-CN"/>
        </w:rPr>
        <w:lastRenderedPageBreak/>
        <w:drawing>
          <wp:inline distT="0" distB="0" distL="0" distR="0" wp14:anchorId="68D83898" wp14:editId="57C2724B">
            <wp:extent cx="5942818" cy="466131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碗里有许多肉&#10;&#10;描述已自动生成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2818" cy="466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4A846" w14:textId="10C6D0BF" w:rsidR="000C085A" w:rsidRPr="003B3EB2" w:rsidRDefault="000C085A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Figure 2 Intraoperative photos during single-incision laparoscopic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anscystic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common bile duct exploration in a patient with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. </w:t>
      </w:r>
      <w:r w:rsidRPr="003B3EB2">
        <w:rPr>
          <w:rFonts w:ascii="Book Antiqua" w:eastAsia="Book Antiqua" w:hAnsi="Book Antiqua" w:cs="Book Antiqua"/>
          <w:color w:val="000000" w:themeColor="text1"/>
        </w:rPr>
        <w:t xml:space="preserve">A: Dissection of the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hepatocystic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 triangle; B: An opened retrieval basket in a 6 French feeding tube; C: Cystic duct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annulation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 for intraoperative cholangiography; D: Completion of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lithotrips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 and cholecystectomy.</w:t>
      </w:r>
    </w:p>
    <w:p w14:paraId="0D18E6DA" w14:textId="77777777" w:rsidR="00D643D2" w:rsidRPr="003B3EB2" w:rsidRDefault="00D643D2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  <w:sectPr w:rsidR="00D643D2" w:rsidRPr="003B3EB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116EFD6" w14:textId="7AC17A8D" w:rsidR="00DE7D3C" w:rsidRPr="003B3EB2" w:rsidRDefault="00C53E0D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noProof/>
          <w:color w:val="000000" w:themeColor="text1"/>
          <w:lang w:eastAsia="zh-CN"/>
        </w:rPr>
        <w:lastRenderedPageBreak/>
        <w:drawing>
          <wp:inline distT="0" distB="0" distL="0" distR="0" wp14:anchorId="6B877572" wp14:editId="0DF84DA9">
            <wp:extent cx="5938208" cy="2374562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图片包含 文本&#10;&#10;描述已自动生成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8208" cy="237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02EAEC" w14:textId="34C22AB2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C085A" w:rsidRPr="003B3EB2">
        <w:rPr>
          <w:rFonts w:ascii="Book Antiqua" w:eastAsia="Book Antiqua" w:hAnsi="Book Antiqua" w:cs="Book Antiqua"/>
          <w:b/>
          <w:bCs/>
          <w:color w:val="000000" w:themeColor="text1"/>
        </w:rPr>
        <w:t>3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traoperativ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olangiogram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ri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oledocholithotripsy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using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modifi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“baske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atheter”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echnique.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gnos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gram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how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bstruc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i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ee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Transcystic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aske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rawling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</w:t>
      </w:r>
      <w:r w:rsidR="000F13BB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le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gram</w:t>
      </w:r>
      <w:proofErr w:type="spell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veal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lear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ate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.</w:t>
      </w:r>
    </w:p>
    <w:p w14:paraId="39BE1890" w14:textId="14ACB25A" w:rsidR="00A77B3E" w:rsidRPr="003B3EB2" w:rsidRDefault="004D037F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hAnsi="Book Antiqua"/>
          <w:color w:val="000000" w:themeColor="text1"/>
        </w:rPr>
        <w:br w:type="page"/>
      </w:r>
      <w:r w:rsidR="00C53E0D" w:rsidRPr="003B3EB2">
        <w:rPr>
          <w:rFonts w:ascii="Book Antiqua" w:hAnsi="Book Antiqua"/>
          <w:noProof/>
          <w:color w:val="000000" w:themeColor="text1"/>
          <w:lang w:eastAsia="zh-CN"/>
        </w:rPr>
        <w:lastRenderedPageBreak/>
        <w:drawing>
          <wp:inline distT="0" distB="0" distL="0" distR="0" wp14:anchorId="4042D227" wp14:editId="7FD29F72">
            <wp:extent cx="5948548" cy="355854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表格&#10;&#10;描述已自动生成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53730" cy="3561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115AB" w14:textId="60669ED2" w:rsidR="00A77B3E" w:rsidRPr="003B3EB2" w:rsidRDefault="00661056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4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ractical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lgorithm</w:t>
      </w:r>
      <w:proofErr w:type="gram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iagnosi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managemen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ea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olelithiasi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oledocholithiasi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="00552601"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552601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="00552601"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atients.</w:t>
      </w:r>
      <w:r w:rsidR="00E850BB" w:rsidRPr="00861F61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9A50BD"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1</w:t>
      </w:r>
      <w:r w:rsidR="009A50BD" w:rsidRPr="003B3EB2">
        <w:rPr>
          <w:rFonts w:ascii="Book Antiqua" w:eastAsia="Book Antiqua" w:hAnsi="Book Antiqua" w:cs="Book Antiqua"/>
          <w:color w:val="000000" w:themeColor="text1"/>
        </w:rPr>
        <w:t>Laparoscopic cholecystectomy can be performed with four ports or a single port based on the surgeon’s discretion.</w:t>
      </w:r>
      <w:r w:rsidR="004371D1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LUQ: Left upper quadrant; PE: Physical examination; SI: </w:t>
      </w:r>
      <w:bookmarkStart w:id="7" w:name="_Hlk127128768"/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Situs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inversus</w:t>
      </w:r>
      <w:bookmarkEnd w:id="7"/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;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DDx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: Differential diagnosis; LC: Laparoscopic cholecystectomy; IOC: Intraoperative cholangiography; MRCP: Magnetic resonance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; PTGBD: Percutaneous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transhepatic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 gallbladder drainage; PTCD: Percutaneous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transhepatic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 cholangiography and drainage; CBD: Common bile duct; LCBDE: Laparoscopic common bile duct exploration; ERCP: Endoscopic retrograde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; EST: Endoscopic </w:t>
      </w:r>
      <w:proofErr w:type="spellStart"/>
      <w:r w:rsidR="00E850BB" w:rsidRPr="003B3EB2">
        <w:rPr>
          <w:rFonts w:ascii="Book Antiqua" w:eastAsia="Book Antiqua" w:hAnsi="Book Antiqua" w:cs="Book Antiqua"/>
          <w:color w:val="000000" w:themeColor="text1"/>
        </w:rPr>
        <w:t>sphincterotomy</w:t>
      </w:r>
      <w:proofErr w:type="spellEnd"/>
      <w:r w:rsidR="00E850BB" w:rsidRPr="003B3EB2">
        <w:rPr>
          <w:rFonts w:ascii="Book Antiqua" w:eastAsia="Book Antiqua" w:hAnsi="Book Antiqua" w:cs="Book Antiqua"/>
          <w:color w:val="000000" w:themeColor="text1"/>
        </w:rPr>
        <w:t xml:space="preserve">. </w:t>
      </w:r>
    </w:p>
    <w:p w14:paraId="256D678B" w14:textId="77777777" w:rsidR="003B3EB2" w:rsidRPr="003B3EB2" w:rsidRDefault="003B3EB2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</w:p>
    <w:p w14:paraId="71179622" w14:textId="77777777" w:rsidR="00D643D2" w:rsidRPr="003B3EB2" w:rsidRDefault="00D643D2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D643D2" w:rsidRPr="003B3EB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C5185C1" w14:textId="652878D1" w:rsidR="00A77B3E" w:rsidRPr="003B3EB2" w:rsidRDefault="003122FF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8" w:name="_GoBack"/>
      <w:r w:rsidRPr="003B3EB2">
        <w:rPr>
          <w:rFonts w:ascii="Book Antiqua" w:hAnsi="Book Antiqua"/>
          <w:noProof/>
          <w:color w:val="000000" w:themeColor="text1"/>
          <w:lang w:eastAsia="zh-CN"/>
        </w:rPr>
        <w:lastRenderedPageBreak/>
        <w:drawing>
          <wp:inline distT="0" distB="0" distL="0" distR="0" wp14:anchorId="5CAFDEF6" wp14:editId="77F4338E">
            <wp:extent cx="5944243" cy="595884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5096" cy="5959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8"/>
    </w:p>
    <w:p w14:paraId="4E85105C" w14:textId="5370AA5C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5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or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esig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ngle-incisi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exploration.</w:t>
      </w:r>
      <w:r w:rsidR="00FF59CE" w:rsidRPr="00861F61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990C13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ngle-incis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ple-por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ongitudinal-arra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echniqu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</w:t>
      </w:r>
      <w:r w:rsidR="00990C13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erci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ultichanne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rt.</w:t>
      </w:r>
      <w:r w:rsidR="00EF11EA" w:rsidRPr="003B3EB2">
        <w:rPr>
          <w:rFonts w:ascii="Book Antiqua" w:eastAsia="PMingLiU" w:hAnsi="Book Antiqua"/>
          <w:b/>
          <w:color w:val="000000" w:themeColor="text1"/>
          <w:kern w:val="2"/>
          <w:lang w:eastAsia="zh-TW"/>
        </w:rPr>
        <w:t xml:space="preserve"> </w:t>
      </w:r>
    </w:p>
    <w:p w14:paraId="6AC2C6A2" w14:textId="77777777" w:rsidR="00DC6552" w:rsidRPr="003B3EB2" w:rsidRDefault="00DC6552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DC6552" w:rsidRPr="003B3EB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D8CEA44" w14:textId="01B25B98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Tab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1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reoperativ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gram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aracteristics</w:t>
      </w:r>
      <w:proofErr w:type="gram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</w:p>
    <w:tbl>
      <w:tblPr>
        <w:tblW w:w="13519" w:type="dxa"/>
        <w:jc w:val="center"/>
        <w:tblInd w:w="-180" w:type="dxa"/>
        <w:tblLayout w:type="fixed"/>
        <w:tblLook w:val="04A0" w:firstRow="1" w:lastRow="0" w:firstColumn="1" w:lastColumn="0" w:noHBand="0" w:noVBand="1"/>
      </w:tblPr>
      <w:tblGrid>
        <w:gridCol w:w="1845"/>
        <w:gridCol w:w="744"/>
        <w:gridCol w:w="667"/>
        <w:gridCol w:w="714"/>
        <w:gridCol w:w="2835"/>
        <w:gridCol w:w="2745"/>
        <w:gridCol w:w="2126"/>
        <w:gridCol w:w="1843"/>
      </w:tblGrid>
      <w:tr w:rsidR="00D439C6" w:rsidRPr="003B3EB2" w14:paraId="5BC0FA1F" w14:textId="77777777" w:rsidTr="00334206">
        <w:trPr>
          <w:trHeight w:val="632"/>
          <w:jc w:val="center"/>
        </w:trPr>
        <w:tc>
          <w:tcPr>
            <w:tcW w:w="18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5B114C" w14:textId="7D407AF8" w:rsidR="00BA1F2E" w:rsidRPr="003B3EB2" w:rsidRDefault="008F2B38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8F2B38">
              <w:rPr>
                <w:rFonts w:ascii="Book Antiqua" w:hAnsi="Book Antiqua"/>
                <w:b/>
                <w:color w:val="000000" w:themeColor="text1"/>
                <w:kern w:val="2"/>
              </w:rPr>
              <w:t>Ref.</w:t>
            </w:r>
          </w:p>
        </w:tc>
        <w:tc>
          <w:tcPr>
            <w:tcW w:w="7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B37D68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Year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DECEBA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Age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7ADAE81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Sex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0C6B4D" w14:textId="235F17D5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  <w:lang w:eastAsia="zh-TW"/>
              </w:rPr>
              <w:t>Medical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  <w:lang w:eastAsia="zh-TW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  <w:lang w:eastAsia="zh-TW"/>
              </w:rPr>
              <w:t>h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istory</w:t>
            </w:r>
          </w:p>
        </w:tc>
        <w:tc>
          <w:tcPr>
            <w:tcW w:w="2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7D13AF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Presentation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68E894" w14:textId="6E2FB65E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Diagnostic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tools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for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CBD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ston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8AF64F5" w14:textId="7D03F54D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Preoperative</w:t>
            </w:r>
            <w:r w:rsidR="00FF59CE"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color w:val="000000" w:themeColor="text1"/>
                <w:kern w:val="2"/>
              </w:rPr>
              <w:t>intervention</w:t>
            </w:r>
          </w:p>
        </w:tc>
      </w:tr>
      <w:tr w:rsidR="00D439C6" w:rsidRPr="003B3EB2" w14:paraId="5A4D2929" w14:textId="77777777" w:rsidTr="00334206">
        <w:trPr>
          <w:trHeight w:val="646"/>
          <w:jc w:val="center"/>
        </w:trPr>
        <w:tc>
          <w:tcPr>
            <w:tcW w:w="184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5485F6A" w14:textId="1448FAEE" w:rsidR="00BA1F2E" w:rsidRPr="00334206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Kang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1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4812B6B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A6B6D68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64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650F7D6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40AA67" w14:textId="5A1F8D4D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trial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ibrillation</w:t>
            </w:r>
          </w:p>
        </w:tc>
        <w:tc>
          <w:tcPr>
            <w:tcW w:w="274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60D34" w14:textId="7FC40CC1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Jaundice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bnormal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v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unction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0C5714A" w14:textId="0AE6FABA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cho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T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MRCP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197DEDB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il</w:t>
            </w:r>
          </w:p>
        </w:tc>
      </w:tr>
      <w:tr w:rsidR="00D439C6" w:rsidRPr="003B3EB2" w14:paraId="4893B720" w14:textId="77777777" w:rsidTr="00334206">
        <w:trPr>
          <w:trHeight w:val="660"/>
          <w:jc w:val="center"/>
        </w:trPr>
        <w:tc>
          <w:tcPr>
            <w:tcW w:w="1845" w:type="dxa"/>
            <w:vAlign w:val="center"/>
            <w:hideMark/>
          </w:tcPr>
          <w:p w14:paraId="5D30ED2C" w14:textId="004BDAE3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i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0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3907A4AD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667" w:type="dxa"/>
            <w:vAlign w:val="center"/>
            <w:hideMark/>
          </w:tcPr>
          <w:p w14:paraId="754545B4" w14:textId="4172F8C7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714" w:type="dxa"/>
            <w:vAlign w:val="center"/>
            <w:hideMark/>
          </w:tcPr>
          <w:p w14:paraId="7D9007D1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1988DFD4" w14:textId="4380CD29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rrhythmia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ith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pacemak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implantation</w:t>
            </w:r>
          </w:p>
        </w:tc>
        <w:tc>
          <w:tcPr>
            <w:tcW w:w="2745" w:type="dxa"/>
            <w:noWrap/>
            <w:vAlign w:val="center"/>
            <w:hideMark/>
          </w:tcPr>
          <w:p w14:paraId="32FF8815" w14:textId="196BF590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26" w:type="dxa"/>
            <w:vAlign w:val="center"/>
            <w:hideMark/>
          </w:tcPr>
          <w:p w14:paraId="10144CB9" w14:textId="04E69B5D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843" w:type="dxa"/>
            <w:vAlign w:val="center"/>
            <w:hideMark/>
          </w:tcPr>
          <w:p w14:paraId="75D0066F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CP</w:t>
            </w:r>
          </w:p>
        </w:tc>
      </w:tr>
      <w:tr w:rsidR="00D439C6" w:rsidRPr="003B3EB2" w14:paraId="5018896E" w14:textId="77777777" w:rsidTr="00334206">
        <w:trPr>
          <w:trHeight w:val="574"/>
          <w:jc w:val="center"/>
        </w:trPr>
        <w:tc>
          <w:tcPr>
            <w:tcW w:w="1845" w:type="dxa"/>
            <w:vAlign w:val="center"/>
            <w:hideMark/>
          </w:tcPr>
          <w:p w14:paraId="65E5288E" w14:textId="2F798DBA" w:rsidR="00BA1F2E" w:rsidRPr="00334206" w:rsidRDefault="00031D1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eber-Sánchez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BA1F2E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/>
            </w:r>
            <w:r w:rsidR="00BA1F2E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&lt;EndNote&gt;&lt;Cite&gt;&lt;Author&gt;Weber-Sánchez&lt;/Author&gt;&lt;Year&gt;2011&lt;/Year&gt;&lt;RecNum&gt;10&lt;/RecNum&gt;&lt;DisplayText&gt;&lt;style face="superscript"&gt;[15]&lt;/style&gt;&lt;/DisplayText&gt;&lt;record&gt;&lt;rec-number&gt;10&lt;/rec-number&gt;&lt;foreign-keys&gt;&lt;key app="EN" db-id="rdtfvds0mwppa5exf9lxde2lxt9d505x55pe" timestamp="1667301073"&gt;10&lt;/key&gt;&lt;/foreign-keys&gt;&lt;ref-type name="Journal Article"&gt;17&lt;/ref-type&gt;&lt;contributors&gt;&lt;authors&gt;&lt;author&gt;Weber-Sánchez, A.&lt;/author&gt;&lt;author&gt;Bravo-Torreblanca, C.&lt;/author&gt;&lt;author&gt;Garteiz-Martínez, D.&lt;/author&gt;&lt;author&gt;Carbó-Romano, R.&lt;/author&gt;&lt;author&gt;Vega-Rivera, F.&lt;/author&gt;&lt;author&gt;Hernández, R.&lt;/author&gt;&lt;/authors&gt;&lt;/contributors&gt;&lt;auth-address&gt;C. Bravo-Torreblanca, Hospital Ángeles Lomas, Vialidad de la Barranca s/n C-410, Valle de las Palmas, Huixquilucan, Estado de México, CP 52763, Mexico&lt;/auth-address&gt;&lt;titles&gt;&lt;title&gt;Case report: Laparoscopic cholecystectomy and common bile duct exploration in a 60 year-old patient with situs inversus&lt;/title&gt;&lt;secondary-title&gt;Revista de Gastroenterologia de Mexico&lt;/secondary-title&gt;&lt;/titles&gt;&lt;periodical&gt;&lt;full-title&gt;Revista de Gastroenterologia de Mexico&lt;/full-title&gt;&lt;/periodical&gt;&lt;pages&gt;255-259&lt;/pages&gt;&lt;volume&gt;76&lt;/volume&gt;&lt;number&gt;3&lt;/number&gt;&lt;keywords&gt;&lt;keyword&gt;article&lt;/keyword&gt;&lt;keyword&gt;case report&lt;/keyword&gt;&lt;keyword&gt;cholecystectomy&lt;/keyword&gt;&lt;keyword&gt;cholecystitis&lt;/keyword&gt;&lt;keyword&gt;common bile duct&lt;/keyword&gt;&lt;keyword&gt;human&lt;/keyword&gt;&lt;keyword&gt;male&lt;/keyword&gt;&lt;keyword&gt;middle aged&lt;/keyword&gt;&lt;keyword&gt;situs inversus&lt;/keyword&gt;&lt;/keywords&gt;&lt;dates&gt;&lt;year&gt;2011&lt;/year&gt;&lt;/dates&gt;&lt;isbn&gt;0375-0906&lt;/isbn&gt;&lt;work-type&gt;Article&lt;/work-type&gt;&lt;urls&gt;&lt;related-urls&gt;&lt;url&gt;https://www.embase.com/search/results?subaction=viewrecord&amp;amp;id=L365165728&amp;amp;from=export&lt;/url&gt;&lt;/related-urls&gt;&lt;/urls&gt;&lt;custom5&gt;22041317&lt;/custom5&gt;&lt;remote-database-name&gt;Medline&lt;/remote-database-name&gt;&lt;language&gt;Spanish&lt;/language&gt;&lt;/record&gt;&lt;/Cite&gt;&lt;/EndNote&gt;</w:instrText>
            </w:r>
            <w:r w:rsidR="00BA1F2E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BA1F2E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5]</w:t>
            </w:r>
            <w:r w:rsidR="00BA1F2E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2351B8F0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1</w:t>
            </w:r>
          </w:p>
        </w:tc>
        <w:tc>
          <w:tcPr>
            <w:tcW w:w="667" w:type="dxa"/>
            <w:vAlign w:val="center"/>
            <w:hideMark/>
          </w:tcPr>
          <w:p w14:paraId="11309181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60</w:t>
            </w:r>
          </w:p>
        </w:tc>
        <w:tc>
          <w:tcPr>
            <w:tcW w:w="714" w:type="dxa"/>
            <w:vAlign w:val="center"/>
            <w:hideMark/>
          </w:tcPr>
          <w:p w14:paraId="0F4AABD4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M</w:t>
            </w:r>
          </w:p>
        </w:tc>
        <w:tc>
          <w:tcPr>
            <w:tcW w:w="2835" w:type="dxa"/>
            <w:noWrap/>
            <w:vAlign w:val="center"/>
            <w:hideMark/>
          </w:tcPr>
          <w:p w14:paraId="3EAE8CB4" w14:textId="2868EF83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745" w:type="dxa"/>
            <w:noWrap/>
            <w:vAlign w:val="center"/>
            <w:hideMark/>
          </w:tcPr>
          <w:p w14:paraId="4958A111" w14:textId="7D48160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Jaundice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cystitis</w:t>
            </w:r>
            <w:proofErr w:type="spellEnd"/>
          </w:p>
        </w:tc>
        <w:tc>
          <w:tcPr>
            <w:tcW w:w="2126" w:type="dxa"/>
            <w:vAlign w:val="center"/>
            <w:hideMark/>
          </w:tcPr>
          <w:p w14:paraId="6827F48C" w14:textId="47F7D231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843" w:type="dxa"/>
            <w:vAlign w:val="center"/>
            <w:hideMark/>
          </w:tcPr>
          <w:p w14:paraId="5FDD83DC" w14:textId="146AEAC1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</w:tr>
      <w:tr w:rsidR="00D439C6" w:rsidRPr="003B3EB2" w14:paraId="467CED0F" w14:textId="77777777" w:rsidTr="00334206">
        <w:trPr>
          <w:trHeight w:val="329"/>
          <w:jc w:val="center"/>
        </w:trPr>
        <w:tc>
          <w:tcPr>
            <w:tcW w:w="1845" w:type="dxa"/>
            <w:vAlign w:val="center"/>
            <w:hideMark/>
          </w:tcPr>
          <w:p w14:paraId="585D1A20" w14:textId="1F870260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a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6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06C01D50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2</w:t>
            </w:r>
          </w:p>
        </w:tc>
        <w:tc>
          <w:tcPr>
            <w:tcW w:w="667" w:type="dxa"/>
            <w:vAlign w:val="center"/>
            <w:hideMark/>
          </w:tcPr>
          <w:p w14:paraId="133137D1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71</w:t>
            </w:r>
          </w:p>
        </w:tc>
        <w:tc>
          <w:tcPr>
            <w:tcW w:w="714" w:type="dxa"/>
            <w:vAlign w:val="center"/>
            <w:hideMark/>
          </w:tcPr>
          <w:p w14:paraId="623717C7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769818BD" w14:textId="37784286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745" w:type="dxa"/>
            <w:noWrap/>
            <w:vAlign w:val="center"/>
            <w:hideMark/>
          </w:tcPr>
          <w:p w14:paraId="43F9F6A2" w14:textId="6B4C621C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26" w:type="dxa"/>
            <w:vAlign w:val="center"/>
            <w:hideMark/>
          </w:tcPr>
          <w:p w14:paraId="677774F3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T</w:t>
            </w:r>
          </w:p>
        </w:tc>
        <w:tc>
          <w:tcPr>
            <w:tcW w:w="1843" w:type="dxa"/>
            <w:vAlign w:val="center"/>
            <w:hideMark/>
          </w:tcPr>
          <w:p w14:paraId="6CCE6EC8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CP</w:t>
            </w:r>
          </w:p>
        </w:tc>
      </w:tr>
      <w:tr w:rsidR="00D439C6" w:rsidRPr="003B3EB2" w14:paraId="6727507C" w14:textId="77777777" w:rsidTr="00334206">
        <w:trPr>
          <w:trHeight w:val="660"/>
          <w:jc w:val="center"/>
        </w:trPr>
        <w:tc>
          <w:tcPr>
            <w:tcW w:w="1845" w:type="dxa"/>
            <w:vAlign w:val="center"/>
            <w:hideMark/>
          </w:tcPr>
          <w:p w14:paraId="419F42C6" w14:textId="360226B1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u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6B46AF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8]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15D1761B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667" w:type="dxa"/>
            <w:vAlign w:val="center"/>
            <w:hideMark/>
          </w:tcPr>
          <w:p w14:paraId="1FACAAEC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51</w:t>
            </w:r>
          </w:p>
        </w:tc>
        <w:tc>
          <w:tcPr>
            <w:tcW w:w="714" w:type="dxa"/>
            <w:vAlign w:val="center"/>
            <w:hideMark/>
          </w:tcPr>
          <w:p w14:paraId="3E25F3A8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5101384A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il</w:t>
            </w:r>
          </w:p>
        </w:tc>
        <w:tc>
          <w:tcPr>
            <w:tcW w:w="2745" w:type="dxa"/>
            <w:noWrap/>
            <w:vAlign w:val="center"/>
            <w:hideMark/>
          </w:tcPr>
          <w:p w14:paraId="36D95AEE" w14:textId="6D5B54E0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cystitis</w:t>
            </w:r>
            <w:proofErr w:type="spellEnd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bnormal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v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unction</w:t>
            </w:r>
          </w:p>
        </w:tc>
        <w:tc>
          <w:tcPr>
            <w:tcW w:w="2126" w:type="dxa"/>
            <w:vAlign w:val="center"/>
            <w:hideMark/>
          </w:tcPr>
          <w:p w14:paraId="4B823374" w14:textId="5807FAA3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T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MRCP</w:t>
            </w:r>
          </w:p>
        </w:tc>
        <w:tc>
          <w:tcPr>
            <w:tcW w:w="1843" w:type="dxa"/>
            <w:vAlign w:val="center"/>
            <w:hideMark/>
          </w:tcPr>
          <w:p w14:paraId="5CFCBE8F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il</w:t>
            </w:r>
          </w:p>
        </w:tc>
      </w:tr>
      <w:tr w:rsidR="00D439C6" w:rsidRPr="003B3EB2" w14:paraId="1696016D" w14:textId="77777777" w:rsidTr="00334206">
        <w:trPr>
          <w:trHeight w:val="646"/>
          <w:jc w:val="center"/>
        </w:trPr>
        <w:tc>
          <w:tcPr>
            <w:tcW w:w="1845" w:type="dxa"/>
            <w:vAlign w:val="center"/>
            <w:hideMark/>
          </w:tcPr>
          <w:p w14:paraId="6A478B66" w14:textId="6E185B09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Senthilnathan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7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55BBA68A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667" w:type="dxa"/>
            <w:vAlign w:val="center"/>
            <w:hideMark/>
          </w:tcPr>
          <w:p w14:paraId="1AF0D7D9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76</w:t>
            </w:r>
          </w:p>
        </w:tc>
        <w:tc>
          <w:tcPr>
            <w:tcW w:w="714" w:type="dxa"/>
            <w:vAlign w:val="center"/>
            <w:hideMark/>
          </w:tcPr>
          <w:p w14:paraId="24955FE6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118CB9A6" w14:textId="252E73FD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Gallbladd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tone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/p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ope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cystectomy</w:t>
            </w:r>
          </w:p>
        </w:tc>
        <w:tc>
          <w:tcPr>
            <w:tcW w:w="2745" w:type="dxa"/>
            <w:noWrap/>
            <w:vAlign w:val="center"/>
            <w:hideMark/>
          </w:tcPr>
          <w:p w14:paraId="5EBAC688" w14:textId="3D4D6550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26" w:type="dxa"/>
            <w:vAlign w:val="center"/>
            <w:hideMark/>
          </w:tcPr>
          <w:p w14:paraId="3E5F3635" w14:textId="455F62CB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843" w:type="dxa"/>
            <w:vAlign w:val="center"/>
            <w:hideMark/>
          </w:tcPr>
          <w:p w14:paraId="65AF712F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CP</w:t>
            </w:r>
          </w:p>
        </w:tc>
      </w:tr>
      <w:tr w:rsidR="00D439C6" w:rsidRPr="003B3EB2" w14:paraId="7947D49E" w14:textId="77777777" w:rsidTr="00334206">
        <w:trPr>
          <w:trHeight w:val="660"/>
          <w:jc w:val="center"/>
        </w:trPr>
        <w:tc>
          <w:tcPr>
            <w:tcW w:w="1845" w:type="dxa"/>
            <w:vAlign w:val="center"/>
            <w:hideMark/>
          </w:tcPr>
          <w:p w14:paraId="13C174EA" w14:textId="5D61AF2D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kalkar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9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7FAEDEF7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8</w:t>
            </w:r>
          </w:p>
        </w:tc>
        <w:tc>
          <w:tcPr>
            <w:tcW w:w="667" w:type="dxa"/>
            <w:vAlign w:val="center"/>
            <w:hideMark/>
          </w:tcPr>
          <w:p w14:paraId="72AC9F24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50</w:t>
            </w:r>
          </w:p>
        </w:tc>
        <w:tc>
          <w:tcPr>
            <w:tcW w:w="714" w:type="dxa"/>
            <w:vAlign w:val="center"/>
            <w:hideMark/>
          </w:tcPr>
          <w:p w14:paraId="63621A31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4593BC37" w14:textId="689F006B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745" w:type="dxa"/>
            <w:noWrap/>
            <w:vAlign w:val="center"/>
            <w:hideMark/>
          </w:tcPr>
          <w:p w14:paraId="4FA871D5" w14:textId="746C52EB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Jaundice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bnormal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v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unctio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cystitis</w:t>
            </w:r>
            <w:proofErr w:type="spellEnd"/>
          </w:p>
        </w:tc>
        <w:tc>
          <w:tcPr>
            <w:tcW w:w="2126" w:type="dxa"/>
            <w:vAlign w:val="center"/>
            <w:hideMark/>
          </w:tcPr>
          <w:p w14:paraId="0C23C8C8" w14:textId="323C439A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cho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MRCP</w:t>
            </w:r>
          </w:p>
        </w:tc>
        <w:tc>
          <w:tcPr>
            <w:tcW w:w="1843" w:type="dxa"/>
            <w:vAlign w:val="center"/>
            <w:hideMark/>
          </w:tcPr>
          <w:p w14:paraId="53DA504F" w14:textId="264F5766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CP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+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BD</w:t>
            </w:r>
          </w:p>
        </w:tc>
      </w:tr>
      <w:tr w:rsidR="00D439C6" w:rsidRPr="003B3EB2" w14:paraId="0820B165" w14:textId="77777777" w:rsidTr="00334206">
        <w:trPr>
          <w:trHeight w:val="660"/>
          <w:jc w:val="center"/>
        </w:trPr>
        <w:tc>
          <w:tcPr>
            <w:tcW w:w="1845" w:type="dxa"/>
            <w:vAlign w:val="center"/>
            <w:hideMark/>
          </w:tcPr>
          <w:p w14:paraId="53B49D25" w14:textId="5A37872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Simkhada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  <w:lang w:eastAsia="zh-TW"/>
              </w:rPr>
              <w:t>[18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fldChar w:fldCharType="end"/>
            </w:r>
          </w:p>
        </w:tc>
        <w:tc>
          <w:tcPr>
            <w:tcW w:w="744" w:type="dxa"/>
            <w:vAlign w:val="center"/>
            <w:hideMark/>
          </w:tcPr>
          <w:p w14:paraId="52FD7612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1</w:t>
            </w:r>
          </w:p>
        </w:tc>
        <w:tc>
          <w:tcPr>
            <w:tcW w:w="667" w:type="dxa"/>
            <w:vAlign w:val="center"/>
            <w:hideMark/>
          </w:tcPr>
          <w:p w14:paraId="60A78460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63</w:t>
            </w:r>
          </w:p>
        </w:tc>
        <w:tc>
          <w:tcPr>
            <w:tcW w:w="714" w:type="dxa"/>
            <w:vAlign w:val="center"/>
            <w:hideMark/>
          </w:tcPr>
          <w:p w14:paraId="158E5009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noWrap/>
            <w:vAlign w:val="center"/>
            <w:hideMark/>
          </w:tcPr>
          <w:p w14:paraId="0FA13819" w14:textId="300138DF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TN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8F2B38" w:rsidRPr="008F2B38">
              <w:rPr>
                <w:rFonts w:ascii="Book Antiqua" w:hAnsi="Book Antiqua"/>
                <w:color w:val="000000" w:themeColor="text1"/>
                <w:kern w:val="2"/>
              </w:rPr>
              <w:t>hypothyroidism, CKD</w:t>
            </w:r>
          </w:p>
        </w:tc>
        <w:tc>
          <w:tcPr>
            <w:tcW w:w="2745" w:type="dxa"/>
            <w:noWrap/>
            <w:vAlign w:val="center"/>
            <w:hideMark/>
          </w:tcPr>
          <w:p w14:paraId="36F1CDDB" w14:textId="4A4D80A5" w:rsidR="00BA1F2E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26" w:type="dxa"/>
            <w:vAlign w:val="center"/>
            <w:hideMark/>
          </w:tcPr>
          <w:p w14:paraId="75731BEE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MRCP</w:t>
            </w:r>
          </w:p>
        </w:tc>
        <w:tc>
          <w:tcPr>
            <w:tcW w:w="1843" w:type="dxa"/>
            <w:vAlign w:val="center"/>
            <w:hideMark/>
          </w:tcPr>
          <w:p w14:paraId="5C035D57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RCP</w:t>
            </w:r>
          </w:p>
        </w:tc>
      </w:tr>
      <w:tr w:rsidR="00D439C6" w:rsidRPr="003B3EB2" w14:paraId="6B86EFCA" w14:textId="77777777" w:rsidTr="00334206">
        <w:trPr>
          <w:trHeight w:val="646"/>
          <w:jc w:val="center"/>
        </w:trPr>
        <w:tc>
          <w:tcPr>
            <w:tcW w:w="18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421A8C" w14:textId="03AECEB2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lastRenderedPageBreak/>
              <w:t>Ou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ase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01692B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2C5735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7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51A7C20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18925F" w14:textId="0AAE65F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TN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yperlipidemia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DM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KD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ctopic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pregnancy</w:t>
            </w:r>
          </w:p>
        </w:tc>
        <w:tc>
          <w:tcPr>
            <w:tcW w:w="274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B40993" w14:textId="2A1D35FE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Jaundice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bnormal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ve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function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cystitis</w:t>
            </w:r>
            <w:proofErr w:type="spellEnd"/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E015AE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T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ACA6C7" w14:textId="77777777" w:rsidR="00BA1F2E" w:rsidRPr="003B3EB2" w:rsidRDefault="00BA1F2E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il</w:t>
            </w:r>
          </w:p>
        </w:tc>
      </w:tr>
    </w:tbl>
    <w:p w14:paraId="4203F58A" w14:textId="2431BD46" w:rsidR="00A77B3E" w:rsidRPr="003B3EB2" w:rsidRDefault="00DC6552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F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emal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l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/p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10C81" w:rsidRPr="003B3EB2">
        <w:rPr>
          <w:rFonts w:ascii="Book Antiqua" w:eastAsia="Book Antiqua" w:hAnsi="Book Antiqua" w:cs="Book Antiqua"/>
          <w:color w:val="000000" w:themeColor="text1"/>
        </w:rPr>
        <w:t>S</w:t>
      </w:r>
      <w:r w:rsidRPr="003B3EB2">
        <w:rPr>
          <w:rFonts w:ascii="Book Antiqua" w:eastAsia="Book Antiqua" w:hAnsi="Book Antiqua" w:cs="Book Antiqua"/>
          <w:color w:val="000000" w:themeColor="text1"/>
        </w:rPr>
        <w:t>tatu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ost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TN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ypertension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M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abete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ellitus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KD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ron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kidne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seas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T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pute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mography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RCP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agnet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onanc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CP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d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o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pancreatograph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RBD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End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trograd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iar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rainag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A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vailable</w:t>
      </w:r>
      <w:r w:rsidR="00D10C81" w:rsidRPr="003B3EB2">
        <w:rPr>
          <w:rFonts w:ascii="Book Antiqua" w:eastAsia="Book Antiqua" w:hAnsi="Book Antiqua" w:cs="Book Antiqua"/>
          <w:color w:val="000000" w:themeColor="text1"/>
        </w:rPr>
        <w:t>; CBD: Common bile duct</w:t>
      </w:r>
      <w:r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4E1B8F42" w14:textId="77777777" w:rsidR="009849F7" w:rsidRPr="003B3EB2" w:rsidRDefault="009849F7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9849F7" w:rsidRPr="003B3EB2" w:rsidSect="00DC655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CEF89DF" w14:textId="473039D3" w:rsidR="00A77B3E" w:rsidRPr="003B3EB2" w:rsidRDefault="00661056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Tab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2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traoperativ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characteristic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</w:p>
    <w:tbl>
      <w:tblPr>
        <w:tblW w:w="14228" w:type="dxa"/>
        <w:jc w:val="center"/>
        <w:tblInd w:w="-625" w:type="dxa"/>
        <w:tblLayout w:type="fixed"/>
        <w:tblLook w:val="04A0" w:firstRow="1" w:lastRow="0" w:firstColumn="1" w:lastColumn="0" w:noHBand="0" w:noVBand="1"/>
      </w:tblPr>
      <w:tblGrid>
        <w:gridCol w:w="1843"/>
        <w:gridCol w:w="905"/>
        <w:gridCol w:w="707"/>
        <w:gridCol w:w="1148"/>
        <w:gridCol w:w="851"/>
        <w:gridCol w:w="1045"/>
        <w:gridCol w:w="1227"/>
        <w:gridCol w:w="1272"/>
        <w:gridCol w:w="1406"/>
        <w:gridCol w:w="1674"/>
        <w:gridCol w:w="2150"/>
      </w:tblGrid>
      <w:tr w:rsidR="00D439C6" w:rsidRPr="003B3EB2" w14:paraId="530D6199" w14:textId="77777777" w:rsidTr="00334206">
        <w:trPr>
          <w:trHeight w:val="598"/>
          <w:jc w:val="center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46ADC1F" w14:textId="090E48BD" w:rsidR="00DC6552" w:rsidRPr="003B3EB2" w:rsidRDefault="008F2B38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8F2B38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Ref.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8B906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Year</w:t>
            </w:r>
          </w:p>
        </w:tc>
        <w:tc>
          <w:tcPr>
            <w:tcW w:w="7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F3015B6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IOC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BDD3D7" w14:textId="1C4DB253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Incision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numbe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774A829" w14:textId="77777777" w:rsidR="00DC6552" w:rsidRPr="003B3EB2" w:rsidRDefault="00DC6552" w:rsidP="003B3EB2">
            <w:pPr>
              <w:snapToGrid w:val="0"/>
              <w:spacing w:line="360" w:lineRule="auto"/>
              <w:ind w:rightChars="75" w:right="180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Style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1640A8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Position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5F5C55F" w14:textId="138CD806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Surgeon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site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A1BAE8" w14:textId="7164257E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Working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hand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8C4328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Choledochoscopy</w:t>
            </w:r>
            <w:proofErr w:type="spellEnd"/>
          </w:p>
        </w:tc>
        <w:tc>
          <w:tcPr>
            <w:tcW w:w="1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F90629" w14:textId="4227DDB0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CBDE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route</w:t>
            </w:r>
          </w:p>
        </w:tc>
        <w:tc>
          <w:tcPr>
            <w:tcW w:w="2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6E2850" w14:textId="0FAEA2F0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Approach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technique</w:t>
            </w:r>
          </w:p>
        </w:tc>
      </w:tr>
      <w:tr w:rsidR="00D439C6" w:rsidRPr="003B3EB2" w14:paraId="1EE886F2" w14:textId="77777777" w:rsidTr="00334206">
        <w:trPr>
          <w:trHeight w:val="922"/>
          <w:jc w:val="center"/>
        </w:trPr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36610EF" w14:textId="0AFD6E33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Kang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1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DA47F4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7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AB4D56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66C039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1DD7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MirA</w:t>
            </w:r>
            <w:proofErr w:type="spellEnd"/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2B025D" w14:textId="6B1CD40D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B069096" w14:textId="4BD55D8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Right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ide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5E5AC6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eft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714949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Y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es</w:t>
            </w:r>
          </w:p>
        </w:tc>
        <w:tc>
          <w:tcPr>
            <w:tcW w:w="16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B9500CE" w14:textId="5E054C03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tomy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ith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T-tube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losure</w:t>
            </w:r>
          </w:p>
        </w:tc>
        <w:tc>
          <w:tcPr>
            <w:tcW w:w="21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E4CAF2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scopy</w:t>
            </w:r>
            <w:proofErr w:type="spellEnd"/>
          </w:p>
        </w:tc>
      </w:tr>
      <w:tr w:rsidR="00D439C6" w:rsidRPr="003B3EB2" w14:paraId="1CFA4049" w14:textId="77777777" w:rsidTr="00334206">
        <w:trPr>
          <w:trHeight w:val="353"/>
          <w:jc w:val="center"/>
        </w:trPr>
        <w:tc>
          <w:tcPr>
            <w:tcW w:w="1843" w:type="dxa"/>
            <w:vAlign w:val="center"/>
            <w:hideMark/>
          </w:tcPr>
          <w:p w14:paraId="598DBD97" w14:textId="440E49E6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i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0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2DAF353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707" w:type="dxa"/>
            <w:vAlign w:val="center"/>
            <w:hideMark/>
          </w:tcPr>
          <w:p w14:paraId="3599D71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69DCC80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  <w:r w:rsidRPr="003B3EB2">
              <w:rPr>
                <w:rFonts w:ascii="Book Antiqua" w:hAnsi="Book Antiqua"/>
                <w:color w:val="000000" w:themeColor="text1"/>
                <w:kern w:val="2"/>
                <w:vertAlign w:val="superscript"/>
              </w:rPr>
              <w:t>a</w:t>
            </w:r>
          </w:p>
        </w:tc>
        <w:tc>
          <w:tcPr>
            <w:tcW w:w="851" w:type="dxa"/>
            <w:noWrap/>
            <w:vAlign w:val="center"/>
            <w:hideMark/>
          </w:tcPr>
          <w:p w14:paraId="55F34D86" w14:textId="333B3018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045" w:type="dxa"/>
            <w:noWrap/>
            <w:vAlign w:val="center"/>
            <w:hideMark/>
          </w:tcPr>
          <w:p w14:paraId="71F1ED5C" w14:textId="1A2499D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vAlign w:val="center"/>
            <w:hideMark/>
          </w:tcPr>
          <w:p w14:paraId="692BE0E6" w14:textId="45446968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72" w:type="dxa"/>
            <w:vAlign w:val="center"/>
            <w:hideMark/>
          </w:tcPr>
          <w:p w14:paraId="535FC8C5" w14:textId="677221DD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1CA61904" w14:textId="6CF16038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674" w:type="dxa"/>
            <w:vAlign w:val="center"/>
            <w:hideMark/>
          </w:tcPr>
          <w:p w14:paraId="2B1A7410" w14:textId="78D666A0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50" w:type="dxa"/>
            <w:vAlign w:val="center"/>
            <w:hideMark/>
          </w:tcPr>
          <w:p w14:paraId="30E359D6" w14:textId="36DB57B1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</w:tr>
      <w:tr w:rsidR="00D439C6" w:rsidRPr="003B3EB2" w14:paraId="297D1723" w14:textId="77777777" w:rsidTr="00334206">
        <w:trPr>
          <w:trHeight w:val="337"/>
          <w:jc w:val="center"/>
        </w:trPr>
        <w:tc>
          <w:tcPr>
            <w:tcW w:w="1843" w:type="dxa"/>
            <w:vAlign w:val="center"/>
            <w:hideMark/>
          </w:tcPr>
          <w:p w14:paraId="4780E651" w14:textId="047C7546" w:rsidR="00DC6552" w:rsidRPr="003B3EB2" w:rsidRDefault="00031D1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eber-Sánchez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/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&lt;EndNote&gt;&lt;Cite&gt;&lt;Author&gt;Weber-Sánchez&lt;/Author&gt;&lt;Year&gt;2011&lt;/Year&gt;&lt;RecNum&gt;10&lt;/RecNum&gt;&lt;DisplayText&gt;&lt;style face="superscript"&gt;[15]&lt;/style&gt;&lt;/DisplayText&gt;&lt;record&gt;&lt;rec-number&gt;10&lt;/rec-number&gt;&lt;foreign-keys&gt;&lt;key app="EN" db-id="rdtfvds0mwppa5exf9lxde2lxt9d505x55pe" timestamp="1667301073"&gt;10&lt;/key&gt;&lt;/foreign-keys&gt;&lt;ref-type name="Journal Article"&gt;17&lt;/ref-type&gt;&lt;contributors&gt;&lt;authors&gt;&lt;author&gt;Weber-Sánchez, A.&lt;/author&gt;&lt;author&gt;Bravo-Torreblanca, C.&lt;/author&gt;&lt;author&gt;Garteiz-Martínez, D.&lt;/author&gt;&lt;author&gt;Carbó-Romano, R.&lt;/author&gt;&lt;author&gt;Vega-Rivera, F.&lt;/author&gt;&lt;author&gt;Hernández, R.&lt;/author&gt;&lt;/authors&gt;&lt;/contributors&gt;&lt;auth-address&gt;C. Bravo-Torreblanca, Hospital Ángeles Lomas, Vialidad de la Barranca s/n C-410, Valle de las Palmas, Huixquilucan, Estado de México, CP 52763, Mexico&lt;/auth-address&gt;&lt;titles&gt;&lt;title&gt;Case report: Laparoscopic cholecystectomy and common bile duct exploration in a 60 year-old patient with situs inversus&lt;/title&gt;&lt;secondary-title&gt;Revista de Gastroenterologia de Mexico&lt;/secondary-title&gt;&lt;/titles&gt;&lt;periodical&gt;&lt;full-title&gt;Revista de Gastroenterologia de Mexico&lt;/full-title&gt;&lt;/periodical&gt;&lt;pages&gt;255-259&lt;/pages&gt;&lt;volume&gt;76&lt;/volume&gt;&lt;number&gt;3&lt;/number&gt;&lt;keywords&gt;&lt;keyword&gt;article&lt;/keyword&gt;&lt;keyword&gt;case report&lt;/keyword&gt;&lt;keyword&gt;cholecystectomy&lt;/keyword&gt;&lt;keyword&gt;cholecystitis&lt;/keyword&gt;&lt;keyword&gt;common bile duct&lt;/keyword&gt;&lt;keyword&gt;human&lt;/keyword&gt;&lt;keyword&gt;male&lt;/keyword&gt;&lt;keyword&gt;middle aged&lt;/keyword&gt;&lt;keyword&gt;situs inversus&lt;/keyword&gt;&lt;/keywords&gt;&lt;dates&gt;&lt;year&gt;2011&lt;/year&gt;&lt;/dates&gt;&lt;isbn&gt;0375-0906&lt;/isbn&gt;&lt;work-type&gt;Article&lt;/work-type&gt;&lt;urls&gt;&lt;related-urls&gt;&lt;url&gt;https://www.embase.com/search/results?subaction=viewrecord&amp;amp;id=L365165728&amp;amp;from=export&lt;/url&gt;&lt;/related-urls&gt;&lt;/urls&gt;&lt;custom5&gt;22041317&lt;/custom5&gt;&lt;remote-database-name&gt;Medline&lt;/remote-database-name&gt;&lt;language&gt;Spanish&lt;/language&gt;&lt;/record&gt;&lt;/Cite&gt;&lt;/EndNote&gt;</w:instrTex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DC6552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5]</w: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37109B4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1</w:t>
            </w:r>
          </w:p>
        </w:tc>
        <w:tc>
          <w:tcPr>
            <w:tcW w:w="707" w:type="dxa"/>
            <w:vAlign w:val="center"/>
            <w:hideMark/>
          </w:tcPr>
          <w:p w14:paraId="1322A5B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333B9DDE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  <w:r w:rsidRPr="003B3EB2">
              <w:rPr>
                <w:rFonts w:ascii="Book Antiqua" w:hAnsi="Book Antiqua"/>
                <w:color w:val="000000" w:themeColor="text1"/>
                <w:kern w:val="2"/>
                <w:vertAlign w:val="superscript"/>
              </w:rPr>
              <w:t>a</w:t>
            </w:r>
          </w:p>
        </w:tc>
        <w:tc>
          <w:tcPr>
            <w:tcW w:w="851" w:type="dxa"/>
            <w:noWrap/>
            <w:vAlign w:val="center"/>
            <w:hideMark/>
          </w:tcPr>
          <w:p w14:paraId="11241F53" w14:textId="38A2A1D0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045" w:type="dxa"/>
            <w:noWrap/>
            <w:vAlign w:val="center"/>
            <w:hideMark/>
          </w:tcPr>
          <w:p w14:paraId="31D2662E" w14:textId="2C1D474E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vAlign w:val="center"/>
            <w:hideMark/>
          </w:tcPr>
          <w:p w14:paraId="6FA6C0EF" w14:textId="4E4F2EA2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72" w:type="dxa"/>
            <w:vAlign w:val="center"/>
            <w:hideMark/>
          </w:tcPr>
          <w:p w14:paraId="6B4482F0" w14:textId="40E92EEB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3E60239A" w14:textId="0B81524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674" w:type="dxa"/>
            <w:vAlign w:val="center"/>
            <w:hideMark/>
          </w:tcPr>
          <w:p w14:paraId="0942B2E0" w14:textId="35C9A09D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50" w:type="dxa"/>
            <w:vAlign w:val="center"/>
            <w:hideMark/>
          </w:tcPr>
          <w:p w14:paraId="5ED4EC60" w14:textId="53AC67B4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</w:tr>
      <w:tr w:rsidR="00D439C6" w:rsidRPr="003B3EB2" w14:paraId="1D2D27F8" w14:textId="77777777" w:rsidTr="00334206">
        <w:trPr>
          <w:trHeight w:val="353"/>
          <w:jc w:val="center"/>
        </w:trPr>
        <w:tc>
          <w:tcPr>
            <w:tcW w:w="1843" w:type="dxa"/>
            <w:vAlign w:val="center"/>
            <w:hideMark/>
          </w:tcPr>
          <w:p w14:paraId="3EED61A5" w14:textId="20684504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a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6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33C7DF2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2</w:t>
            </w:r>
          </w:p>
        </w:tc>
        <w:tc>
          <w:tcPr>
            <w:tcW w:w="707" w:type="dxa"/>
            <w:vAlign w:val="center"/>
            <w:hideMark/>
          </w:tcPr>
          <w:p w14:paraId="15C9418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64E28CE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</w:p>
        </w:tc>
        <w:tc>
          <w:tcPr>
            <w:tcW w:w="851" w:type="dxa"/>
            <w:noWrap/>
            <w:vAlign w:val="center"/>
            <w:hideMark/>
          </w:tcPr>
          <w:p w14:paraId="6244B67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MirCon</w:t>
            </w:r>
            <w:proofErr w:type="spellEnd"/>
          </w:p>
        </w:tc>
        <w:tc>
          <w:tcPr>
            <w:tcW w:w="1045" w:type="dxa"/>
            <w:noWrap/>
            <w:vAlign w:val="center"/>
            <w:hideMark/>
          </w:tcPr>
          <w:p w14:paraId="0117C0D5" w14:textId="347278AD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vAlign w:val="center"/>
            <w:hideMark/>
          </w:tcPr>
          <w:p w14:paraId="074D4C34" w14:textId="71BD5BBF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72" w:type="dxa"/>
            <w:vAlign w:val="center"/>
            <w:hideMark/>
          </w:tcPr>
          <w:p w14:paraId="3B71096F" w14:textId="226A8EA0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7A83C28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Y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es</w:t>
            </w:r>
          </w:p>
        </w:tc>
        <w:tc>
          <w:tcPr>
            <w:tcW w:w="1674" w:type="dxa"/>
            <w:vAlign w:val="center"/>
            <w:hideMark/>
          </w:tcPr>
          <w:p w14:paraId="2BCB678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tomy</w:t>
            </w:r>
            <w:proofErr w:type="spellEnd"/>
          </w:p>
        </w:tc>
        <w:tc>
          <w:tcPr>
            <w:tcW w:w="2150" w:type="dxa"/>
            <w:vAlign w:val="center"/>
            <w:hideMark/>
          </w:tcPr>
          <w:p w14:paraId="354E700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scopy</w:t>
            </w:r>
            <w:proofErr w:type="spellEnd"/>
          </w:p>
        </w:tc>
      </w:tr>
      <w:tr w:rsidR="00D439C6" w:rsidRPr="003B3EB2" w14:paraId="1374F277" w14:textId="77777777" w:rsidTr="00334206">
        <w:trPr>
          <w:trHeight w:val="353"/>
          <w:jc w:val="center"/>
        </w:trPr>
        <w:tc>
          <w:tcPr>
            <w:tcW w:w="1843" w:type="dxa"/>
            <w:vAlign w:val="center"/>
            <w:hideMark/>
          </w:tcPr>
          <w:p w14:paraId="686323FE" w14:textId="3D2102EF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u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6B46AF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8]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3E68AB6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707" w:type="dxa"/>
            <w:vAlign w:val="center"/>
            <w:hideMark/>
          </w:tcPr>
          <w:p w14:paraId="5083757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5E3F20A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  <w:r w:rsidRPr="003B3EB2">
              <w:rPr>
                <w:rFonts w:ascii="Book Antiqua" w:hAnsi="Book Antiqua"/>
                <w:color w:val="000000" w:themeColor="text1"/>
                <w:kern w:val="2"/>
                <w:vertAlign w:val="superscript"/>
              </w:rPr>
              <w:t>a</w:t>
            </w:r>
          </w:p>
        </w:tc>
        <w:tc>
          <w:tcPr>
            <w:tcW w:w="851" w:type="dxa"/>
            <w:noWrap/>
            <w:vAlign w:val="center"/>
            <w:hideMark/>
          </w:tcPr>
          <w:p w14:paraId="36D4F4F2" w14:textId="0FF6EAD4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045" w:type="dxa"/>
            <w:noWrap/>
            <w:vAlign w:val="center"/>
            <w:hideMark/>
          </w:tcPr>
          <w:p w14:paraId="22C5C3EE" w14:textId="015A5B8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vAlign w:val="center"/>
            <w:hideMark/>
          </w:tcPr>
          <w:p w14:paraId="17FA370A" w14:textId="215891C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72" w:type="dxa"/>
            <w:vAlign w:val="center"/>
            <w:hideMark/>
          </w:tcPr>
          <w:p w14:paraId="751E293C" w14:textId="740AB67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2120E241" w14:textId="7027817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674" w:type="dxa"/>
            <w:vAlign w:val="center"/>
            <w:hideMark/>
          </w:tcPr>
          <w:p w14:paraId="05948A0B" w14:textId="6AF1BE57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150" w:type="dxa"/>
            <w:vAlign w:val="center"/>
            <w:hideMark/>
          </w:tcPr>
          <w:p w14:paraId="2E8084D7" w14:textId="7F2EA204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</w:tr>
      <w:tr w:rsidR="00D439C6" w:rsidRPr="003B3EB2" w14:paraId="4A817091" w14:textId="77777777" w:rsidTr="00334206">
        <w:trPr>
          <w:trHeight w:val="692"/>
          <w:jc w:val="center"/>
        </w:trPr>
        <w:tc>
          <w:tcPr>
            <w:tcW w:w="1843" w:type="dxa"/>
            <w:vAlign w:val="center"/>
            <w:hideMark/>
          </w:tcPr>
          <w:p w14:paraId="08868837" w14:textId="608F69BF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Senthilnathan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7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2C24565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707" w:type="dxa"/>
            <w:vAlign w:val="center"/>
            <w:hideMark/>
          </w:tcPr>
          <w:p w14:paraId="090FF49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Y</w:t>
            </w:r>
          </w:p>
        </w:tc>
        <w:tc>
          <w:tcPr>
            <w:tcW w:w="1148" w:type="dxa"/>
            <w:vAlign w:val="center"/>
            <w:hideMark/>
          </w:tcPr>
          <w:p w14:paraId="4427CB5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</w:p>
        </w:tc>
        <w:tc>
          <w:tcPr>
            <w:tcW w:w="851" w:type="dxa"/>
            <w:noWrap/>
            <w:vAlign w:val="center"/>
            <w:hideMark/>
          </w:tcPr>
          <w:p w14:paraId="45B03A5E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MirCon</w:t>
            </w:r>
            <w:proofErr w:type="spellEnd"/>
          </w:p>
        </w:tc>
        <w:tc>
          <w:tcPr>
            <w:tcW w:w="1045" w:type="dxa"/>
            <w:noWrap/>
            <w:vAlign w:val="center"/>
            <w:hideMark/>
          </w:tcPr>
          <w:p w14:paraId="14BC14B9" w14:textId="6B621A04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upine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,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plit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egs</w:t>
            </w:r>
          </w:p>
        </w:tc>
        <w:tc>
          <w:tcPr>
            <w:tcW w:w="1227" w:type="dxa"/>
            <w:vAlign w:val="center"/>
            <w:hideMark/>
          </w:tcPr>
          <w:p w14:paraId="0E73B841" w14:textId="126792DC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Betwee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egs</w:t>
            </w:r>
          </w:p>
        </w:tc>
        <w:tc>
          <w:tcPr>
            <w:tcW w:w="1272" w:type="dxa"/>
            <w:vAlign w:val="center"/>
            <w:hideMark/>
          </w:tcPr>
          <w:p w14:paraId="08704E30" w14:textId="1A3D6EC7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5774403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674" w:type="dxa"/>
            <w:vAlign w:val="center"/>
            <w:hideMark/>
          </w:tcPr>
          <w:p w14:paraId="21D10B80" w14:textId="7581B4FC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tomy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ith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DD</w:t>
            </w:r>
            <w:r w:rsidRPr="003B3EB2">
              <w:rPr>
                <w:rFonts w:ascii="Book Antiqua" w:hAnsi="Book Antiqua"/>
                <w:color w:val="000000" w:themeColor="text1"/>
                <w:kern w:val="2"/>
                <w:vertAlign w:val="superscript"/>
                <w:lang w:eastAsia="zh-TW"/>
              </w:rPr>
              <w:t>b</w:t>
            </w:r>
            <w:proofErr w:type="spellEnd"/>
          </w:p>
        </w:tc>
        <w:tc>
          <w:tcPr>
            <w:tcW w:w="2150" w:type="dxa"/>
            <w:vAlign w:val="center"/>
            <w:hideMark/>
          </w:tcPr>
          <w:p w14:paraId="6BB2EED6" w14:textId="7E1F4782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Balloo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nd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aline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weep</w:t>
            </w:r>
          </w:p>
        </w:tc>
      </w:tr>
      <w:tr w:rsidR="00D439C6" w:rsidRPr="003B3EB2" w14:paraId="25912CD6" w14:textId="77777777" w:rsidTr="00334206">
        <w:trPr>
          <w:trHeight w:val="615"/>
          <w:jc w:val="center"/>
        </w:trPr>
        <w:tc>
          <w:tcPr>
            <w:tcW w:w="1843" w:type="dxa"/>
            <w:vAlign w:val="center"/>
            <w:hideMark/>
          </w:tcPr>
          <w:p w14:paraId="62C84902" w14:textId="2968E6AD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kalkar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9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38A5C5DE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8</w:t>
            </w:r>
          </w:p>
        </w:tc>
        <w:tc>
          <w:tcPr>
            <w:tcW w:w="707" w:type="dxa"/>
            <w:vAlign w:val="center"/>
            <w:hideMark/>
          </w:tcPr>
          <w:p w14:paraId="4AA49DF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284C7E5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</w:p>
        </w:tc>
        <w:tc>
          <w:tcPr>
            <w:tcW w:w="851" w:type="dxa"/>
            <w:noWrap/>
            <w:vAlign w:val="center"/>
            <w:hideMark/>
          </w:tcPr>
          <w:p w14:paraId="1997D49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MirA</w:t>
            </w:r>
            <w:proofErr w:type="spellEnd"/>
          </w:p>
        </w:tc>
        <w:tc>
          <w:tcPr>
            <w:tcW w:w="1045" w:type="dxa"/>
            <w:noWrap/>
            <w:vAlign w:val="center"/>
            <w:hideMark/>
          </w:tcPr>
          <w:p w14:paraId="70C40197" w14:textId="542FF3A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27" w:type="dxa"/>
            <w:vAlign w:val="center"/>
            <w:hideMark/>
          </w:tcPr>
          <w:p w14:paraId="2A7E0268" w14:textId="00DA0DB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272" w:type="dxa"/>
            <w:vAlign w:val="center"/>
            <w:hideMark/>
          </w:tcPr>
          <w:p w14:paraId="3F2F0FB2" w14:textId="626C66CD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  <w:tc>
          <w:tcPr>
            <w:tcW w:w="1406" w:type="dxa"/>
            <w:vAlign w:val="center"/>
            <w:hideMark/>
          </w:tcPr>
          <w:p w14:paraId="0B79F72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674" w:type="dxa"/>
            <w:vAlign w:val="center"/>
            <w:hideMark/>
          </w:tcPr>
          <w:p w14:paraId="610C7F8B" w14:textId="2924D294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tomy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ith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DD</w:t>
            </w:r>
            <w:r w:rsidRPr="003B3EB2">
              <w:rPr>
                <w:rFonts w:ascii="Book Antiqua" w:hAnsi="Book Antiqua"/>
                <w:color w:val="000000" w:themeColor="text1"/>
                <w:kern w:val="2"/>
                <w:vertAlign w:val="superscript"/>
                <w:lang w:eastAsia="zh-TW"/>
              </w:rPr>
              <w:t>c</w:t>
            </w:r>
            <w:proofErr w:type="spellEnd"/>
          </w:p>
        </w:tc>
        <w:tc>
          <w:tcPr>
            <w:tcW w:w="2150" w:type="dxa"/>
            <w:vAlign w:val="center"/>
            <w:hideMark/>
          </w:tcPr>
          <w:p w14:paraId="3785DD8D" w14:textId="5D5008B6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NA</w:t>
            </w:r>
          </w:p>
        </w:tc>
      </w:tr>
      <w:tr w:rsidR="00D439C6" w:rsidRPr="003B3EB2" w14:paraId="617EE5BA" w14:textId="77777777" w:rsidTr="00334206">
        <w:trPr>
          <w:trHeight w:val="922"/>
          <w:jc w:val="center"/>
        </w:trPr>
        <w:tc>
          <w:tcPr>
            <w:tcW w:w="1843" w:type="dxa"/>
            <w:vAlign w:val="center"/>
            <w:hideMark/>
          </w:tcPr>
          <w:p w14:paraId="4D71D393" w14:textId="449E65B8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lastRenderedPageBreak/>
              <w:t>Simkhada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8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905" w:type="dxa"/>
            <w:vAlign w:val="center"/>
            <w:hideMark/>
          </w:tcPr>
          <w:p w14:paraId="22CE935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1</w:t>
            </w:r>
          </w:p>
        </w:tc>
        <w:tc>
          <w:tcPr>
            <w:tcW w:w="707" w:type="dxa"/>
            <w:vAlign w:val="center"/>
            <w:hideMark/>
          </w:tcPr>
          <w:p w14:paraId="69F6F10E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</w:p>
        </w:tc>
        <w:tc>
          <w:tcPr>
            <w:tcW w:w="1148" w:type="dxa"/>
            <w:vAlign w:val="center"/>
            <w:hideMark/>
          </w:tcPr>
          <w:p w14:paraId="418A835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4</w:t>
            </w:r>
          </w:p>
        </w:tc>
        <w:tc>
          <w:tcPr>
            <w:tcW w:w="851" w:type="dxa"/>
            <w:noWrap/>
            <w:vAlign w:val="center"/>
            <w:hideMark/>
          </w:tcPr>
          <w:p w14:paraId="79DEB2D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MirA</w:t>
            </w:r>
            <w:proofErr w:type="spellEnd"/>
          </w:p>
        </w:tc>
        <w:tc>
          <w:tcPr>
            <w:tcW w:w="1045" w:type="dxa"/>
            <w:noWrap/>
            <w:vAlign w:val="center"/>
            <w:hideMark/>
          </w:tcPr>
          <w:p w14:paraId="6F7EFDE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thotomy</w:t>
            </w:r>
          </w:p>
        </w:tc>
        <w:tc>
          <w:tcPr>
            <w:tcW w:w="1227" w:type="dxa"/>
            <w:vAlign w:val="center"/>
            <w:hideMark/>
          </w:tcPr>
          <w:p w14:paraId="75E04CA1" w14:textId="65CBD9C8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Right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side</w:t>
            </w:r>
          </w:p>
        </w:tc>
        <w:tc>
          <w:tcPr>
            <w:tcW w:w="1272" w:type="dxa"/>
            <w:vAlign w:val="center"/>
            <w:hideMark/>
          </w:tcPr>
          <w:p w14:paraId="38E8AD1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eft</w:t>
            </w:r>
          </w:p>
        </w:tc>
        <w:tc>
          <w:tcPr>
            <w:tcW w:w="1406" w:type="dxa"/>
            <w:vAlign w:val="center"/>
            <w:hideMark/>
          </w:tcPr>
          <w:p w14:paraId="5145BEF2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Y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es</w:t>
            </w:r>
          </w:p>
        </w:tc>
        <w:tc>
          <w:tcPr>
            <w:tcW w:w="1674" w:type="dxa"/>
            <w:vAlign w:val="center"/>
            <w:hideMark/>
          </w:tcPr>
          <w:p w14:paraId="7BBB3775" w14:textId="75B740CC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Choledochotomy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ith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primary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losure</w:t>
            </w:r>
          </w:p>
        </w:tc>
        <w:tc>
          <w:tcPr>
            <w:tcW w:w="2150" w:type="dxa"/>
            <w:vAlign w:val="center"/>
            <w:hideMark/>
          </w:tcPr>
          <w:p w14:paraId="584B72C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ndo-forceps</w:t>
            </w:r>
          </w:p>
        </w:tc>
      </w:tr>
      <w:tr w:rsidR="00D439C6" w:rsidRPr="003B3EB2" w14:paraId="48B30775" w14:textId="77777777" w:rsidTr="00334206">
        <w:trPr>
          <w:trHeight w:val="598"/>
          <w:jc w:val="center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C3FFB91" w14:textId="6960D14E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Ou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ase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A2D23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2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66D748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Y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5D9616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5394E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SP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84EDC9" w14:textId="43316CD0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R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everse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Trendelenburg</w:t>
            </w:r>
            <w:proofErr w:type="spellEnd"/>
          </w:p>
        </w:tc>
        <w:tc>
          <w:tcPr>
            <w:tcW w:w="12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A31FF2" w14:textId="57366902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Right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side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F0D5E5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Right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EE9A1E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F5C4E8" w14:textId="618B0BA9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Transcystic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approach</w:t>
            </w:r>
          </w:p>
        </w:tc>
        <w:tc>
          <w:tcPr>
            <w:tcW w:w="21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8FE0E2" w14:textId="28E76E53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Basket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i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atheter</w:t>
            </w:r>
          </w:p>
        </w:tc>
      </w:tr>
    </w:tbl>
    <w:p w14:paraId="7C890893" w14:textId="0BC47268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proofErr w:type="gramStart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a</w:t>
      </w:r>
      <w:r w:rsidRPr="003B3EB2">
        <w:rPr>
          <w:rFonts w:ascii="Book Antiqua" w:eastAsia="Book Antiqua" w:hAnsi="Book Antiqua" w:cs="Book Antiqua"/>
          <w:color w:val="000000" w:themeColor="text1"/>
        </w:rPr>
        <w:t>Defined</w:t>
      </w:r>
      <w:proofErr w:type="spellEnd"/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vention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udy</w:t>
      </w:r>
      <w:r w:rsidR="00AF7B6B"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301AE411" w14:textId="0A65A4E0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proofErr w:type="gramStart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b</w:t>
      </w:r>
      <w:r w:rsidRPr="003B3EB2">
        <w:rPr>
          <w:rFonts w:ascii="Book Antiqua" w:eastAsia="Book Antiqua" w:hAnsi="Book Antiqua" w:cs="Book Antiqua"/>
          <w:color w:val="000000" w:themeColor="text1"/>
        </w:rPr>
        <w:t>Underwent</w:t>
      </w:r>
      <w:proofErr w:type="spellEnd"/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holecystectomy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x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month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rior.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Fou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nd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mal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residu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gallbladder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ntaining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on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is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ime</w:t>
      </w:r>
      <w:r w:rsidR="00AF7B6B"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12AC32FA" w14:textId="68749AAF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proofErr w:type="gramStart"/>
      <w:r w:rsidRPr="003B3EB2">
        <w:rPr>
          <w:rFonts w:ascii="Book Antiqua" w:eastAsia="Book Antiqua" w:hAnsi="Book Antiqua" w:cs="Book Antiqua"/>
          <w:color w:val="000000" w:themeColor="text1"/>
          <w:vertAlign w:val="superscript"/>
        </w:rPr>
        <w:t>c</w:t>
      </w:r>
      <w:r w:rsidRPr="003B3EB2">
        <w:rPr>
          <w:rFonts w:ascii="Book Antiqua" w:eastAsia="Book Antiqua" w:hAnsi="Book Antiqua" w:cs="Book Antiqua"/>
          <w:color w:val="000000" w:themeColor="text1"/>
        </w:rPr>
        <w:t>Due</w:t>
      </w:r>
      <w:proofErr w:type="spellEnd"/>
      <w:proofErr w:type="gramEnd"/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o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igniﬁcan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ilati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ommon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(&gt;</w:t>
      </w:r>
      <w:r w:rsidR="00AF7B6B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2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cm)</w:t>
      </w:r>
      <w:r w:rsidR="00AF7B6B"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46C3A559" w14:textId="5A33E979" w:rsidR="0073122F" w:rsidRPr="003B3EB2" w:rsidRDefault="0073122F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 xml:space="preserve">IOC: Intraoperative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angiogram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;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MirA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: Mirrored American;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MirCon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 xml:space="preserve">: Mirrored conventional; SP: Single-port. CDD: </w:t>
      </w:r>
      <w:proofErr w:type="spellStart"/>
      <w:r w:rsidRPr="003B3EB2">
        <w:rPr>
          <w:rFonts w:ascii="Book Antiqua" w:eastAsia="Book Antiqua" w:hAnsi="Book Antiqua" w:cs="Book Antiqua"/>
          <w:color w:val="000000" w:themeColor="text1"/>
        </w:rPr>
        <w:t>Choledochoduodenostomy</w:t>
      </w:r>
      <w:proofErr w:type="spellEnd"/>
      <w:r w:rsidRPr="003B3EB2">
        <w:rPr>
          <w:rFonts w:ascii="Book Antiqua" w:eastAsia="Book Antiqua" w:hAnsi="Book Antiqua" w:cs="Book Antiqua"/>
          <w:color w:val="000000" w:themeColor="text1"/>
        </w:rPr>
        <w:t>; CBDE: Common bile duct exploration; NA: Not available; N: No; Y: Yes.</w:t>
      </w:r>
    </w:p>
    <w:p w14:paraId="120E366F" w14:textId="77777777" w:rsidR="009849F7" w:rsidRPr="003B3EB2" w:rsidRDefault="009849F7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  <w:sectPr w:rsidR="009849F7" w:rsidRPr="003B3EB2" w:rsidSect="00DC655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C240AB2" w14:textId="22CA09F4" w:rsidR="00A77B3E" w:rsidRPr="003B3EB2" w:rsidRDefault="00661056" w:rsidP="003B3EB2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Tab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3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perativ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sult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sit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versus</w:t>
      </w:r>
      <w:proofErr w:type="spellEnd"/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patients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reated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aparoscopic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bil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duct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exploratio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literature</w:t>
      </w:r>
      <w:r w:rsidR="00FF59CE" w:rsidRPr="003B3EB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</w:p>
    <w:tbl>
      <w:tblPr>
        <w:tblW w:w="14775" w:type="dxa"/>
        <w:jc w:val="center"/>
        <w:tblLayout w:type="fixed"/>
        <w:tblLook w:val="04A0" w:firstRow="1" w:lastRow="0" w:firstColumn="1" w:lastColumn="0" w:noHBand="0" w:noVBand="1"/>
      </w:tblPr>
      <w:tblGrid>
        <w:gridCol w:w="2826"/>
        <w:gridCol w:w="1068"/>
        <w:gridCol w:w="1860"/>
        <w:gridCol w:w="1772"/>
        <w:gridCol w:w="1559"/>
        <w:gridCol w:w="2004"/>
        <w:gridCol w:w="1585"/>
        <w:gridCol w:w="2101"/>
      </w:tblGrid>
      <w:tr w:rsidR="00D439C6" w:rsidRPr="003B3EB2" w14:paraId="3823AC25" w14:textId="77777777" w:rsidTr="00334206">
        <w:trPr>
          <w:jc w:val="center"/>
        </w:trPr>
        <w:tc>
          <w:tcPr>
            <w:tcW w:w="2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1CD34C" w14:textId="11210AFE" w:rsidR="00DC6552" w:rsidRPr="003B3EB2" w:rsidRDefault="008F2B38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8F2B38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Ref.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E2DB6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Year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F071119" w14:textId="18403460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OP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time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(min)</w:t>
            </w:r>
          </w:p>
        </w:tc>
        <w:tc>
          <w:tcPr>
            <w:tcW w:w="1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27C566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Conversion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CCA150" w14:textId="037D179E" w:rsidR="00DC6552" w:rsidRPr="003B3EB2" w:rsidRDefault="00DC6552" w:rsidP="003B3EB2">
            <w:pPr>
              <w:snapToGrid w:val="0"/>
              <w:spacing w:line="360" w:lineRule="auto"/>
              <w:ind w:rightChars="75" w:right="180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PLOS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(d)</w:t>
            </w:r>
          </w:p>
        </w:tc>
        <w:tc>
          <w:tcPr>
            <w:tcW w:w="2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A5549F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Complication</w:t>
            </w:r>
          </w:p>
        </w:tc>
        <w:tc>
          <w:tcPr>
            <w:tcW w:w="15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50247C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</w:rPr>
              <w:t>Mortality</w:t>
            </w:r>
          </w:p>
        </w:tc>
        <w:tc>
          <w:tcPr>
            <w:tcW w:w="2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88F4CA" w14:textId="4B7D879D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>Follow-up</w:t>
            </w:r>
            <w:r w:rsidR="00FF59CE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 xml:space="preserve"> </w:t>
            </w:r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>(</w:t>
            </w:r>
            <w:proofErr w:type="spellStart"/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>m</w:t>
            </w:r>
            <w:r w:rsidR="00031D12"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>o</w:t>
            </w:r>
            <w:proofErr w:type="spellEnd"/>
            <w:r w:rsidRPr="003B3EB2">
              <w:rPr>
                <w:rFonts w:ascii="Book Antiqua" w:hAnsi="Book Antiqua"/>
                <w:b/>
                <w:bCs/>
                <w:color w:val="000000" w:themeColor="text1"/>
                <w:kern w:val="2"/>
                <w:lang w:eastAsia="zh-TW"/>
              </w:rPr>
              <w:t>)</w:t>
            </w:r>
          </w:p>
        </w:tc>
      </w:tr>
      <w:tr w:rsidR="00D439C6" w:rsidRPr="003B3EB2" w14:paraId="34E33452" w14:textId="77777777" w:rsidTr="00334206">
        <w:trPr>
          <w:jc w:val="center"/>
        </w:trPr>
        <w:tc>
          <w:tcPr>
            <w:tcW w:w="28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B8FDB36" w14:textId="2481D79C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Kang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LYW5nPC9BdXRob3I+PFllYXI+MjAwNDwvWWVhcj48UmVj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1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8D9834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B8F1542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40</w:t>
            </w:r>
          </w:p>
        </w:tc>
        <w:tc>
          <w:tcPr>
            <w:tcW w:w="177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B2F819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8B0DAB" w14:textId="6762A6C1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8191B" w14:textId="08CEFB9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5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B0825A8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9979D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678A003E" w14:textId="77777777" w:rsidTr="00334206">
        <w:trPr>
          <w:trHeight w:val="223"/>
          <w:jc w:val="center"/>
        </w:trPr>
        <w:tc>
          <w:tcPr>
            <w:tcW w:w="2826" w:type="dxa"/>
            <w:vAlign w:val="center"/>
            <w:hideMark/>
          </w:tcPr>
          <w:p w14:paraId="0B5B0F20" w14:textId="455062BF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i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k8L0F1dGhvcj48WWVhcj4yMDA0PC9ZZWFyPjxSZWNO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20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3F5FF03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04</w:t>
            </w:r>
          </w:p>
        </w:tc>
        <w:tc>
          <w:tcPr>
            <w:tcW w:w="1860" w:type="dxa"/>
            <w:vAlign w:val="center"/>
            <w:hideMark/>
          </w:tcPr>
          <w:p w14:paraId="5E8FC459" w14:textId="4EAD74DC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4C6C7E0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792B7109" w14:textId="281951FB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noWrap/>
            <w:vAlign w:val="center"/>
            <w:hideMark/>
          </w:tcPr>
          <w:p w14:paraId="129C63B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1585" w:type="dxa"/>
            <w:vAlign w:val="center"/>
            <w:hideMark/>
          </w:tcPr>
          <w:p w14:paraId="14A9A69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4B67C8A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4E95815F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3438263D" w14:textId="131C533C" w:rsidR="00DC6552" w:rsidRPr="003B3EB2" w:rsidRDefault="00031D1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Weber-Sánchez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/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&lt;EndNote&gt;&lt;Cite&gt;&lt;Author&gt;Weber-Sánchez&lt;/Author&gt;&lt;Year&gt;2011&lt;/Year&gt;&lt;RecNum&gt;10&lt;/RecNum&gt;&lt;DisplayText&gt;&lt;style face="superscript"&gt;[15]&lt;/style&gt;&lt;/DisplayText&gt;&lt;record&gt;&lt;rec-number&gt;10&lt;/rec-number&gt;&lt;foreign-keys&gt;&lt;key app="EN" db-id="rdtfvds0mwppa5exf9lxde2lxt9d505x55pe" timestamp="1667301073"&gt;10&lt;/key&gt;&lt;/foreign-keys&gt;&lt;ref-type name="Journal Article"&gt;17&lt;/ref-type&gt;&lt;contributors&gt;&lt;authors&gt;&lt;author&gt;Weber-Sánchez, A.&lt;/author&gt;&lt;author&gt;Bravo-Torreblanca, C.&lt;/author&gt;&lt;author&gt;Garteiz-Martínez, D.&lt;/author&gt;&lt;author&gt;Carbó-Romano, R.&lt;/author&gt;&lt;author&gt;Vega-Rivera, F.&lt;/author&gt;&lt;author&gt;Hernández, R.&lt;/author&gt;&lt;/authors&gt;&lt;/contributors&gt;&lt;auth-address&gt;C. Bravo-Torreblanca, Hospital Ángeles Lomas, Vialidad de la Barranca s/n C-410, Valle de las Palmas, Huixquilucan, Estado de México, CP 52763, Mexico&lt;/auth-address&gt;&lt;titles&gt;&lt;title&gt;Case report: Laparoscopic cholecystectomy and common bile duct exploration in a 60 year-old patient with situs inversus&lt;/title&gt;&lt;secondary-title&gt;Revista de Gastroenterologia de Mexico&lt;/secondary-title&gt;&lt;/titles&gt;&lt;periodical&gt;&lt;full-title&gt;Revista de Gastroenterologia de Mexico&lt;/full-title&gt;&lt;/periodical&gt;&lt;pages&gt;255-259&lt;/pages&gt;&lt;volume&gt;76&lt;/volume&gt;&lt;number&gt;3&lt;/number&gt;&lt;keywords&gt;&lt;keyword&gt;article&lt;/keyword&gt;&lt;keyword&gt;case report&lt;/keyword&gt;&lt;keyword&gt;cholecystectomy&lt;/keyword&gt;&lt;keyword&gt;cholecystitis&lt;/keyword&gt;&lt;keyword&gt;common bile duct&lt;/keyword&gt;&lt;keyword&gt;human&lt;/keyword&gt;&lt;keyword&gt;male&lt;/keyword&gt;&lt;keyword&gt;middle aged&lt;/keyword&gt;&lt;keyword&gt;situs inversus&lt;/keyword&gt;&lt;/keywords&gt;&lt;dates&gt;&lt;year&gt;2011&lt;/year&gt;&lt;/dates&gt;&lt;isbn&gt;0375-0906&lt;/isbn&gt;&lt;work-type&gt;Article&lt;/work-type&gt;&lt;urls&gt;&lt;related-urls&gt;&lt;url&gt;https://www.embase.com/search/results?subaction=viewrecord&amp;amp;id=L365165728&amp;amp;from=export&lt;/url&gt;&lt;/related-urls&gt;&lt;/urls&gt;&lt;custom5&gt;22041317&lt;/custom5&gt;&lt;remote-database-name&gt;Medline&lt;/remote-database-name&gt;&lt;language&gt;Spanish&lt;/language&gt;&lt;/record&gt;&lt;/Cite&gt;&lt;/EndNote&gt;</w:instrTex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DC6552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5]</w:t>
            </w:r>
            <w:r w:rsidR="00DC655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691FB23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1</w:t>
            </w:r>
          </w:p>
        </w:tc>
        <w:tc>
          <w:tcPr>
            <w:tcW w:w="1860" w:type="dxa"/>
            <w:vAlign w:val="center"/>
            <w:hideMark/>
          </w:tcPr>
          <w:p w14:paraId="00051A2A" w14:textId="120BB646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5EC96E7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70A071D9" w14:textId="7F995CF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noWrap/>
            <w:vAlign w:val="center"/>
            <w:hideMark/>
          </w:tcPr>
          <w:p w14:paraId="563C81A0" w14:textId="5B6C5DBA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585" w:type="dxa"/>
            <w:vAlign w:val="center"/>
            <w:hideMark/>
          </w:tcPr>
          <w:p w14:paraId="6A45B14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0EAE44E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15D49152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5890E93C" w14:textId="36890DC3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Han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6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4A5086D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2</w:t>
            </w:r>
          </w:p>
        </w:tc>
        <w:tc>
          <w:tcPr>
            <w:tcW w:w="1860" w:type="dxa"/>
            <w:vAlign w:val="center"/>
            <w:hideMark/>
          </w:tcPr>
          <w:p w14:paraId="0E51394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129</w:t>
            </w:r>
          </w:p>
        </w:tc>
        <w:tc>
          <w:tcPr>
            <w:tcW w:w="1772" w:type="dxa"/>
            <w:vAlign w:val="center"/>
            <w:hideMark/>
          </w:tcPr>
          <w:p w14:paraId="5D1000F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4A029E5C" w14:textId="31101CD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noWrap/>
            <w:vAlign w:val="center"/>
            <w:hideMark/>
          </w:tcPr>
          <w:p w14:paraId="61820EF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1585" w:type="dxa"/>
            <w:vAlign w:val="center"/>
            <w:hideMark/>
          </w:tcPr>
          <w:p w14:paraId="5584972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5AA8B92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734E182A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16D7C372" w14:textId="572E8C11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Liu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IYW48L0F1dGhvcj48WWVhcj4yMDEyPC9ZZWFyPjxSZWNO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</w:fldData>
              </w:fldCha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="006B46AF"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8]</w:t>
            </w:r>
            <w:r w:rsidR="006B46AF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6E7198E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1860" w:type="dxa"/>
            <w:vAlign w:val="center"/>
            <w:hideMark/>
          </w:tcPr>
          <w:p w14:paraId="17046B88" w14:textId="619770E2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1F9DF32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09853812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5</w:t>
            </w:r>
          </w:p>
        </w:tc>
        <w:tc>
          <w:tcPr>
            <w:tcW w:w="2004" w:type="dxa"/>
            <w:noWrap/>
            <w:vAlign w:val="center"/>
            <w:hideMark/>
          </w:tcPr>
          <w:p w14:paraId="56C4C06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1585" w:type="dxa"/>
            <w:vAlign w:val="center"/>
            <w:hideMark/>
          </w:tcPr>
          <w:p w14:paraId="55166CF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585FEE84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68B9E5D6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1601F7C6" w14:textId="329A6865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Senthilnathan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ZW50aGlsbmF0aGFuPC9BdXRob3I+PFllYXI+MjAxNzwv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7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648B2BC9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7</w:t>
            </w:r>
          </w:p>
        </w:tc>
        <w:tc>
          <w:tcPr>
            <w:tcW w:w="1860" w:type="dxa"/>
            <w:vAlign w:val="center"/>
            <w:hideMark/>
          </w:tcPr>
          <w:p w14:paraId="4A1BBB73" w14:textId="6CB00342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24F3072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1A66AEAD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7</w:t>
            </w:r>
          </w:p>
        </w:tc>
        <w:tc>
          <w:tcPr>
            <w:tcW w:w="2004" w:type="dxa"/>
            <w:noWrap/>
            <w:vAlign w:val="center"/>
            <w:hideMark/>
          </w:tcPr>
          <w:p w14:paraId="7047E33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1585" w:type="dxa"/>
            <w:vAlign w:val="center"/>
            <w:hideMark/>
          </w:tcPr>
          <w:p w14:paraId="10E46995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25B34063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64D9C3F0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3EB334B5" w14:textId="6DEB24BF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Takalkar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UYWthbGthcjwvQXV0aG9yPjxZZWFyPjIwMTg8L1llYXI+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9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7BF9E828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18</w:t>
            </w:r>
          </w:p>
        </w:tc>
        <w:tc>
          <w:tcPr>
            <w:tcW w:w="1860" w:type="dxa"/>
            <w:vAlign w:val="center"/>
            <w:hideMark/>
          </w:tcPr>
          <w:p w14:paraId="3D4C2FA8" w14:textId="59D1B1A2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2ECD13E1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0C805C08" w14:textId="5E9B1223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noWrap/>
            <w:vAlign w:val="center"/>
            <w:hideMark/>
          </w:tcPr>
          <w:p w14:paraId="335768B6" w14:textId="520DD63B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585" w:type="dxa"/>
            <w:vAlign w:val="center"/>
            <w:hideMark/>
          </w:tcPr>
          <w:p w14:paraId="3B58E4B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5C4BD93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6B31AFFD" w14:textId="77777777" w:rsidTr="00334206">
        <w:trPr>
          <w:jc w:val="center"/>
        </w:trPr>
        <w:tc>
          <w:tcPr>
            <w:tcW w:w="2826" w:type="dxa"/>
            <w:vAlign w:val="center"/>
            <w:hideMark/>
          </w:tcPr>
          <w:p w14:paraId="113EB2AB" w14:textId="6A5FF5FB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proofErr w:type="spellStart"/>
            <w:r w:rsidRPr="003B3EB2">
              <w:rPr>
                <w:rFonts w:ascii="Book Antiqua" w:hAnsi="Book Antiqua"/>
                <w:color w:val="000000" w:themeColor="text1"/>
                <w:kern w:val="2"/>
              </w:rPr>
              <w:t>Simkhada</w:t>
            </w:r>
            <w:proofErr w:type="spellEnd"/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="00031D12" w:rsidRPr="003B3EB2">
              <w:rPr>
                <w:rFonts w:ascii="Book Antiqua" w:hAnsi="Book Antiqua"/>
                <w:i/>
                <w:color w:val="000000" w:themeColor="text1"/>
                <w:kern w:val="2"/>
                <w:lang w:eastAsia="zh-TW"/>
              </w:rPr>
              <w:t>et al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begin">
                <w:fldData xml:space="preserve">PEVuZE5vdGU+PENpdGU+PEF1dGhvcj5TaW1raGFkYTwvQXV0aG9yPjxZZWFyPjIwMjE8L1llYXI+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</w:fldData>
              </w:fldCha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instrText xml:space="preserve"> ADDIN EN.CITE.DATA </w:instrTex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separate"/>
            </w:r>
            <w:r w:rsidRPr="003B3EB2">
              <w:rPr>
                <w:rFonts w:ascii="Book Antiqua" w:hAnsi="Book Antiqua"/>
                <w:iCs/>
                <w:color w:val="000000" w:themeColor="text1"/>
                <w:kern w:val="2"/>
                <w:vertAlign w:val="superscript"/>
              </w:rPr>
              <w:t>[18]</w:t>
            </w:r>
            <w:r w:rsidRPr="003B3EB2">
              <w:rPr>
                <w:rFonts w:ascii="Book Antiqua" w:hAnsi="Book Antiqua"/>
                <w:i/>
                <w:color w:val="000000" w:themeColor="text1"/>
                <w:kern w:val="2"/>
              </w:rPr>
              <w:fldChar w:fldCharType="end"/>
            </w:r>
          </w:p>
        </w:tc>
        <w:tc>
          <w:tcPr>
            <w:tcW w:w="1068" w:type="dxa"/>
            <w:vAlign w:val="center"/>
            <w:hideMark/>
          </w:tcPr>
          <w:p w14:paraId="2D5913D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1</w:t>
            </w:r>
          </w:p>
        </w:tc>
        <w:tc>
          <w:tcPr>
            <w:tcW w:w="1860" w:type="dxa"/>
            <w:vAlign w:val="center"/>
            <w:hideMark/>
          </w:tcPr>
          <w:p w14:paraId="4D5B61D8" w14:textId="7AC00394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772" w:type="dxa"/>
            <w:vAlign w:val="center"/>
            <w:hideMark/>
          </w:tcPr>
          <w:p w14:paraId="45C57888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noWrap/>
            <w:vAlign w:val="center"/>
            <w:hideMark/>
          </w:tcPr>
          <w:p w14:paraId="43ADC3CF" w14:textId="0D8FC7A4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2004" w:type="dxa"/>
            <w:noWrap/>
            <w:vAlign w:val="center"/>
            <w:hideMark/>
          </w:tcPr>
          <w:p w14:paraId="7C3DC432" w14:textId="44931907" w:rsidR="00DC6552" w:rsidRPr="003B3EB2" w:rsidRDefault="00FA3E91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A</w:t>
            </w:r>
          </w:p>
        </w:tc>
        <w:tc>
          <w:tcPr>
            <w:tcW w:w="1585" w:type="dxa"/>
            <w:vAlign w:val="center"/>
            <w:hideMark/>
          </w:tcPr>
          <w:p w14:paraId="689CB6D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hideMark/>
          </w:tcPr>
          <w:p w14:paraId="5F200A22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</w:tr>
      <w:tr w:rsidR="00D439C6" w:rsidRPr="003B3EB2" w14:paraId="673FCD09" w14:textId="77777777" w:rsidTr="00334206">
        <w:trPr>
          <w:jc w:val="center"/>
        </w:trPr>
        <w:tc>
          <w:tcPr>
            <w:tcW w:w="28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C395D7E" w14:textId="55AEDACC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Our</w:t>
            </w:r>
            <w:r w:rsidR="00FF59CE" w:rsidRPr="003B3EB2">
              <w:rPr>
                <w:rFonts w:ascii="Book Antiqua" w:hAnsi="Book Antiqua"/>
                <w:color w:val="000000" w:themeColor="text1"/>
                <w:kern w:val="2"/>
              </w:rPr>
              <w:t xml:space="preserve"> </w:t>
            </w:r>
            <w:r w:rsidRPr="003B3EB2">
              <w:rPr>
                <w:rFonts w:ascii="Book Antiqua" w:hAnsi="Book Antiqua"/>
                <w:color w:val="000000" w:themeColor="text1"/>
                <w:kern w:val="2"/>
              </w:rPr>
              <w:t>case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FC489DB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2022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E983B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152</w:t>
            </w:r>
          </w:p>
        </w:tc>
        <w:tc>
          <w:tcPr>
            <w:tcW w:w="17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66F696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B2CB2A0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3</w:t>
            </w:r>
          </w:p>
        </w:tc>
        <w:tc>
          <w:tcPr>
            <w:tcW w:w="200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CD5BCC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47795F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</w:rPr>
              <w:t>N</w:t>
            </w: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il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A0830AA" w14:textId="77777777" w:rsidR="00DC6552" w:rsidRPr="003B3EB2" w:rsidRDefault="00DC6552" w:rsidP="003B3EB2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kern w:val="2"/>
                <w:lang w:eastAsia="zh-TW"/>
              </w:rPr>
            </w:pPr>
            <w:r w:rsidRPr="003B3EB2">
              <w:rPr>
                <w:rFonts w:ascii="Book Antiqua" w:hAnsi="Book Antiqua"/>
                <w:color w:val="000000" w:themeColor="text1"/>
                <w:kern w:val="2"/>
                <w:lang w:eastAsia="zh-TW"/>
              </w:rPr>
              <w:t>24.5</w:t>
            </w:r>
          </w:p>
        </w:tc>
      </w:tr>
    </w:tbl>
    <w:p w14:paraId="6CDA7364" w14:textId="025984E9" w:rsidR="00C718FE" w:rsidRDefault="00661056" w:rsidP="003B3EB2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3B3EB2">
        <w:rPr>
          <w:rFonts w:ascii="Book Antiqua" w:eastAsia="Book Antiqua" w:hAnsi="Book Antiqua" w:cs="Book Antiqua"/>
          <w:color w:val="000000" w:themeColor="text1"/>
        </w:rPr>
        <w:t>OP</w:t>
      </w:r>
      <w:r w:rsidR="00031D12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31D12" w:rsidRPr="003B3EB2">
        <w:rPr>
          <w:rFonts w:ascii="Book Antiqua" w:eastAsia="Book Antiqua" w:hAnsi="Book Antiqua" w:cs="Book Antiqua"/>
          <w:color w:val="000000" w:themeColor="text1"/>
        </w:rPr>
        <w:t>O</w:t>
      </w:r>
      <w:r w:rsidRPr="003B3EB2">
        <w:rPr>
          <w:rFonts w:ascii="Book Antiqua" w:eastAsia="Book Antiqua" w:hAnsi="Book Antiqua" w:cs="Book Antiqua"/>
          <w:color w:val="000000" w:themeColor="text1"/>
        </w:rPr>
        <w:t>perative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PLOS</w:t>
      </w:r>
      <w:r w:rsidR="00031D12" w:rsidRPr="003B3EB2">
        <w:rPr>
          <w:rFonts w:ascii="Book Antiqua" w:eastAsia="Book Antiqua" w:hAnsi="Book Antiqua" w:cs="Book Antiqua"/>
          <w:color w:val="000000" w:themeColor="text1"/>
        </w:rPr>
        <w:t>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31D12" w:rsidRPr="003B3EB2">
        <w:rPr>
          <w:rFonts w:ascii="Book Antiqua" w:eastAsia="Book Antiqua" w:hAnsi="Book Antiqua" w:cs="Book Antiqua"/>
          <w:color w:val="000000" w:themeColor="text1"/>
        </w:rPr>
        <w:t>P</w:t>
      </w:r>
      <w:r w:rsidRPr="003B3EB2">
        <w:rPr>
          <w:rFonts w:ascii="Book Antiqua" w:eastAsia="Book Antiqua" w:hAnsi="Book Antiqua" w:cs="Book Antiqua"/>
          <w:color w:val="000000" w:themeColor="text1"/>
        </w:rPr>
        <w:t>ostoperative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length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of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hospital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stay;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A: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Not</w:t>
      </w:r>
      <w:r w:rsidR="00FF59CE" w:rsidRPr="003B3EB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B3EB2">
        <w:rPr>
          <w:rFonts w:ascii="Book Antiqua" w:eastAsia="Book Antiqua" w:hAnsi="Book Antiqua" w:cs="Book Antiqua"/>
          <w:color w:val="000000" w:themeColor="text1"/>
        </w:rPr>
        <w:t>available</w:t>
      </w:r>
      <w:r w:rsidR="00031D12" w:rsidRPr="003B3EB2">
        <w:rPr>
          <w:rFonts w:ascii="Book Antiqua" w:eastAsia="Book Antiqua" w:hAnsi="Book Antiqua" w:cs="Book Antiqua"/>
          <w:color w:val="000000" w:themeColor="text1"/>
        </w:rPr>
        <w:t>.</w:t>
      </w:r>
    </w:p>
    <w:p w14:paraId="64BB0F36" w14:textId="17B34288" w:rsidR="00AB7551" w:rsidRDefault="00C718FE" w:rsidP="00AB7551">
      <w:pPr>
        <w:jc w:val="center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 w:themeColor="text1"/>
        </w:rPr>
        <w:br w:type="page"/>
      </w:r>
    </w:p>
    <w:p w14:paraId="77436B6C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707D0225" w14:textId="5B5A11AB" w:rsidR="00AB7551" w:rsidRDefault="00AB7551" w:rsidP="00AB7551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69704EDE" wp14:editId="21DDF704">
            <wp:extent cx="2499360" cy="1440180"/>
            <wp:effectExtent l="0" t="0" r="0" b="0"/>
            <wp:docPr id="2" name="图片 2" descr="说明: 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 descr="说明: 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845A6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4C249CB0" w14:textId="77777777" w:rsidR="00AB7551" w:rsidRDefault="00AB7551" w:rsidP="00AB7551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339BEC4C" w14:textId="77777777" w:rsidR="00AB7551" w:rsidRDefault="00AB7551" w:rsidP="00AB755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7FC4E9B6" w14:textId="77777777" w:rsidR="00AB7551" w:rsidRDefault="00AB7551" w:rsidP="00AB755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046DD9C" w14:textId="77777777" w:rsidR="00AB7551" w:rsidRDefault="00AB7551" w:rsidP="00AB755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79B07220" w14:textId="77777777" w:rsidR="00AB7551" w:rsidRDefault="00AB7551" w:rsidP="00AB755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01172845" w14:textId="77777777" w:rsidR="00AB7551" w:rsidRDefault="00AB7551" w:rsidP="00AB7551">
      <w:pPr>
        <w:jc w:val="center"/>
        <w:rPr>
          <w:rFonts w:ascii="Book Antiqua" w:hAnsi="Book Antiqua" w:cstheme="minorBidi"/>
          <w:sz w:val="21"/>
          <w:szCs w:val="22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70708F18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76763F93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3171F313" w14:textId="24AA11C4" w:rsidR="00AB7551" w:rsidRDefault="00AB7551" w:rsidP="00AB7551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48E9BFA" wp14:editId="6B39D4EA">
            <wp:extent cx="1447800" cy="1440180"/>
            <wp:effectExtent l="0" t="0" r="0" b="0"/>
            <wp:docPr id="1" name="图片 1" descr="说明: 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" descr="说明: 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86DF5D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33C2ADFE" w14:textId="77777777" w:rsidR="00AB7551" w:rsidRDefault="00AB7551" w:rsidP="00AB7551">
      <w:pPr>
        <w:jc w:val="center"/>
        <w:rPr>
          <w:rFonts w:ascii="Book Antiqua" w:hAnsi="Book Antiqua"/>
        </w:rPr>
      </w:pPr>
    </w:p>
    <w:p w14:paraId="79721D23" w14:textId="77777777" w:rsidR="00AB7551" w:rsidRDefault="00AB7551" w:rsidP="00AB7551">
      <w:pPr>
        <w:jc w:val="right"/>
        <w:rPr>
          <w:rFonts w:ascii="Book Antiqua" w:hAnsi="Book Antiqua"/>
          <w:color w:val="000000" w:themeColor="text1"/>
        </w:rPr>
      </w:pPr>
    </w:p>
    <w:p w14:paraId="0532A110" w14:textId="287D026E" w:rsidR="00A77B3E" w:rsidRPr="003B3EB2" w:rsidRDefault="00AB7551" w:rsidP="00AB7551">
      <w:pPr>
        <w:jc w:val="center"/>
        <w:rPr>
          <w:rFonts w:ascii="Book Antiqua" w:hAnsi="Book Antiqua"/>
          <w:color w:val="000000" w:themeColor="text1"/>
          <w:lang w:eastAsia="zh-CN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3 </w:t>
      </w:r>
      <w:proofErr w:type="spellStart"/>
      <w:r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sectPr w:rsidR="00A77B3E" w:rsidRPr="003B3EB2" w:rsidSect="00DC655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FAEFBDC" w14:textId="77777777" w:rsidR="007E60ED" w:rsidRDefault="007E60ED" w:rsidP="00D435E7">
      <w:r>
        <w:separator/>
      </w:r>
    </w:p>
  </w:endnote>
  <w:endnote w:type="continuationSeparator" w:id="0">
    <w:p w14:paraId="01F36C0D" w14:textId="77777777" w:rsidR="007E60ED" w:rsidRDefault="007E60ED" w:rsidP="00D435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Book Antiqua" w:hAnsi="Book Antiqua"/>
        <w:sz w:val="24"/>
        <w:szCs w:val="24"/>
      </w:rPr>
      <w:id w:val="134072457"/>
      <w:docPartObj>
        <w:docPartGallery w:val="Page Numbers (Bottom of Page)"/>
        <w:docPartUnique/>
      </w:docPartObj>
    </w:sdtPr>
    <w:sdtEndPr/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19A13185" w14:textId="1469B208" w:rsidR="00861F61" w:rsidRPr="00D435E7" w:rsidRDefault="00861F61">
            <w:pPr>
              <w:pStyle w:val="a4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6B3356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23</w: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435E7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6B3356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33</w:t>
            </w:r>
            <w:r w:rsidRPr="00D435E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F271C7" w14:textId="77777777" w:rsidR="007E60ED" w:rsidRDefault="007E60ED" w:rsidP="00D435E7">
      <w:r>
        <w:separator/>
      </w:r>
    </w:p>
  </w:footnote>
  <w:footnote w:type="continuationSeparator" w:id="0">
    <w:p w14:paraId="184151C7" w14:textId="77777777" w:rsidR="007E60ED" w:rsidRDefault="007E60ED" w:rsidP="00D435E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</w:compat>
  <w:rsids>
    <w:rsidRoot w:val="00A77B3E"/>
    <w:rsid w:val="0001674D"/>
    <w:rsid w:val="00016DCD"/>
    <w:rsid w:val="00027759"/>
    <w:rsid w:val="00031D12"/>
    <w:rsid w:val="00042B35"/>
    <w:rsid w:val="00091BCF"/>
    <w:rsid w:val="000C085A"/>
    <w:rsid w:val="000D19FC"/>
    <w:rsid w:val="000D21E3"/>
    <w:rsid w:val="000D442C"/>
    <w:rsid w:val="000D7FCF"/>
    <w:rsid w:val="000E3216"/>
    <w:rsid w:val="000F13BB"/>
    <w:rsid w:val="000F322F"/>
    <w:rsid w:val="00102C5F"/>
    <w:rsid w:val="00111EFB"/>
    <w:rsid w:val="00140D92"/>
    <w:rsid w:val="00145E7A"/>
    <w:rsid w:val="001C7F62"/>
    <w:rsid w:val="0021469D"/>
    <w:rsid w:val="00235F5C"/>
    <w:rsid w:val="002363E1"/>
    <w:rsid w:val="00247653"/>
    <w:rsid w:val="0025131D"/>
    <w:rsid w:val="002524B8"/>
    <w:rsid w:val="00270AB1"/>
    <w:rsid w:val="002B2151"/>
    <w:rsid w:val="002B5ABD"/>
    <w:rsid w:val="002D75AC"/>
    <w:rsid w:val="002E0CFE"/>
    <w:rsid w:val="002E17D8"/>
    <w:rsid w:val="00303871"/>
    <w:rsid w:val="003122FF"/>
    <w:rsid w:val="00325282"/>
    <w:rsid w:val="00326BEB"/>
    <w:rsid w:val="00333798"/>
    <w:rsid w:val="00334206"/>
    <w:rsid w:val="00345390"/>
    <w:rsid w:val="00375286"/>
    <w:rsid w:val="003A0AF4"/>
    <w:rsid w:val="003B0F61"/>
    <w:rsid w:val="003B3EB2"/>
    <w:rsid w:val="003B65EC"/>
    <w:rsid w:val="003C05DC"/>
    <w:rsid w:val="003E0DC2"/>
    <w:rsid w:val="004371D1"/>
    <w:rsid w:val="004448CE"/>
    <w:rsid w:val="00445944"/>
    <w:rsid w:val="00464C48"/>
    <w:rsid w:val="00471042"/>
    <w:rsid w:val="004930A8"/>
    <w:rsid w:val="004A0AC5"/>
    <w:rsid w:val="004C7D12"/>
    <w:rsid w:val="004D037F"/>
    <w:rsid w:val="004D5A54"/>
    <w:rsid w:val="00525877"/>
    <w:rsid w:val="00552601"/>
    <w:rsid w:val="005557B9"/>
    <w:rsid w:val="00556AF6"/>
    <w:rsid w:val="005618DB"/>
    <w:rsid w:val="00570DA6"/>
    <w:rsid w:val="005770BE"/>
    <w:rsid w:val="005C0CC1"/>
    <w:rsid w:val="00627C21"/>
    <w:rsid w:val="006533CE"/>
    <w:rsid w:val="00661056"/>
    <w:rsid w:val="00662528"/>
    <w:rsid w:val="00684E25"/>
    <w:rsid w:val="00691892"/>
    <w:rsid w:val="006A0A39"/>
    <w:rsid w:val="006B3356"/>
    <w:rsid w:val="006B46AF"/>
    <w:rsid w:val="006D54CA"/>
    <w:rsid w:val="006F2E52"/>
    <w:rsid w:val="007141E2"/>
    <w:rsid w:val="00723CE2"/>
    <w:rsid w:val="0073122F"/>
    <w:rsid w:val="0073272A"/>
    <w:rsid w:val="00752454"/>
    <w:rsid w:val="007672A8"/>
    <w:rsid w:val="007779C6"/>
    <w:rsid w:val="007B0D72"/>
    <w:rsid w:val="007B1073"/>
    <w:rsid w:val="007E0017"/>
    <w:rsid w:val="007E1F88"/>
    <w:rsid w:val="007E4670"/>
    <w:rsid w:val="007E60ED"/>
    <w:rsid w:val="007F17A4"/>
    <w:rsid w:val="007F6BE3"/>
    <w:rsid w:val="00812118"/>
    <w:rsid w:val="008128EE"/>
    <w:rsid w:val="00821180"/>
    <w:rsid w:val="00831AA4"/>
    <w:rsid w:val="0083320B"/>
    <w:rsid w:val="00836D64"/>
    <w:rsid w:val="00861F61"/>
    <w:rsid w:val="0088590B"/>
    <w:rsid w:val="00890F5F"/>
    <w:rsid w:val="008D6A59"/>
    <w:rsid w:val="008F1FAB"/>
    <w:rsid w:val="008F2B38"/>
    <w:rsid w:val="00900278"/>
    <w:rsid w:val="00936995"/>
    <w:rsid w:val="009472FB"/>
    <w:rsid w:val="00976E70"/>
    <w:rsid w:val="00983F58"/>
    <w:rsid w:val="009849F7"/>
    <w:rsid w:val="00990C13"/>
    <w:rsid w:val="00991DA9"/>
    <w:rsid w:val="0099685F"/>
    <w:rsid w:val="009A184D"/>
    <w:rsid w:val="009A50BD"/>
    <w:rsid w:val="00A24BD9"/>
    <w:rsid w:val="00A77096"/>
    <w:rsid w:val="00A77B3E"/>
    <w:rsid w:val="00A825C2"/>
    <w:rsid w:val="00A9350B"/>
    <w:rsid w:val="00AA57A5"/>
    <w:rsid w:val="00AB7551"/>
    <w:rsid w:val="00AD5DC2"/>
    <w:rsid w:val="00AF7B6B"/>
    <w:rsid w:val="00B01F5C"/>
    <w:rsid w:val="00B33FDB"/>
    <w:rsid w:val="00B5237D"/>
    <w:rsid w:val="00B97ED8"/>
    <w:rsid w:val="00BA1F2E"/>
    <w:rsid w:val="00BA6C6C"/>
    <w:rsid w:val="00BC151D"/>
    <w:rsid w:val="00BC5FC3"/>
    <w:rsid w:val="00BD0F68"/>
    <w:rsid w:val="00BD23F1"/>
    <w:rsid w:val="00BF504A"/>
    <w:rsid w:val="00C02142"/>
    <w:rsid w:val="00C26C21"/>
    <w:rsid w:val="00C351CC"/>
    <w:rsid w:val="00C447C7"/>
    <w:rsid w:val="00C530B4"/>
    <w:rsid w:val="00C53E0D"/>
    <w:rsid w:val="00C66DDD"/>
    <w:rsid w:val="00C718FE"/>
    <w:rsid w:val="00C71A65"/>
    <w:rsid w:val="00C962D6"/>
    <w:rsid w:val="00CA2A55"/>
    <w:rsid w:val="00CB7F69"/>
    <w:rsid w:val="00CC1C89"/>
    <w:rsid w:val="00CD3A10"/>
    <w:rsid w:val="00CD6FF4"/>
    <w:rsid w:val="00CD7B28"/>
    <w:rsid w:val="00D10C81"/>
    <w:rsid w:val="00D160B4"/>
    <w:rsid w:val="00D435E7"/>
    <w:rsid w:val="00D439C6"/>
    <w:rsid w:val="00D6077E"/>
    <w:rsid w:val="00D6329E"/>
    <w:rsid w:val="00D643D2"/>
    <w:rsid w:val="00DA3E77"/>
    <w:rsid w:val="00DC6552"/>
    <w:rsid w:val="00DE0A5D"/>
    <w:rsid w:val="00DE7D3C"/>
    <w:rsid w:val="00DF3FD5"/>
    <w:rsid w:val="00E13E2A"/>
    <w:rsid w:val="00E30022"/>
    <w:rsid w:val="00E63B8F"/>
    <w:rsid w:val="00E850BB"/>
    <w:rsid w:val="00E9247F"/>
    <w:rsid w:val="00EB2656"/>
    <w:rsid w:val="00ED4583"/>
    <w:rsid w:val="00EF11EA"/>
    <w:rsid w:val="00F014AE"/>
    <w:rsid w:val="00F07279"/>
    <w:rsid w:val="00F30FF5"/>
    <w:rsid w:val="00F34FD0"/>
    <w:rsid w:val="00F37A18"/>
    <w:rsid w:val="00F4789A"/>
    <w:rsid w:val="00F62725"/>
    <w:rsid w:val="00F62C8E"/>
    <w:rsid w:val="00F64AD7"/>
    <w:rsid w:val="00FA3E91"/>
    <w:rsid w:val="00FB7121"/>
    <w:rsid w:val="00FC2A53"/>
    <w:rsid w:val="00FD45B5"/>
    <w:rsid w:val="00FE5C9F"/>
    <w:rsid w:val="00FF59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4D7845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D435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D435E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435E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435E7"/>
    <w:rPr>
      <w:sz w:val="18"/>
      <w:szCs w:val="18"/>
    </w:rPr>
  </w:style>
  <w:style w:type="character" w:styleId="a5">
    <w:name w:val="annotation reference"/>
    <w:basedOn w:val="a0"/>
    <w:semiHidden/>
    <w:unhideWhenUsed/>
    <w:rsid w:val="0021469D"/>
    <w:rPr>
      <w:sz w:val="21"/>
      <w:szCs w:val="21"/>
    </w:rPr>
  </w:style>
  <w:style w:type="paragraph" w:styleId="a6">
    <w:name w:val="annotation text"/>
    <w:basedOn w:val="a"/>
    <w:link w:val="Char1"/>
    <w:unhideWhenUsed/>
    <w:rsid w:val="0021469D"/>
  </w:style>
  <w:style w:type="character" w:customStyle="1" w:styleId="Char1">
    <w:name w:val="批注文字 Char"/>
    <w:basedOn w:val="a0"/>
    <w:link w:val="a6"/>
    <w:rsid w:val="0021469D"/>
    <w:rPr>
      <w:sz w:val="24"/>
      <w:szCs w:val="24"/>
    </w:rPr>
  </w:style>
  <w:style w:type="paragraph" w:styleId="a7">
    <w:name w:val="annotation subject"/>
    <w:basedOn w:val="a6"/>
    <w:next w:val="a6"/>
    <w:link w:val="Char2"/>
    <w:semiHidden/>
    <w:unhideWhenUsed/>
    <w:rsid w:val="0021469D"/>
    <w:rPr>
      <w:b/>
      <w:bCs/>
    </w:rPr>
  </w:style>
  <w:style w:type="character" w:customStyle="1" w:styleId="Char2">
    <w:name w:val="批注主题 Char"/>
    <w:basedOn w:val="Char1"/>
    <w:link w:val="a7"/>
    <w:semiHidden/>
    <w:rsid w:val="0021469D"/>
    <w:rPr>
      <w:b/>
      <w:bCs/>
      <w:sz w:val="24"/>
      <w:szCs w:val="24"/>
    </w:rPr>
  </w:style>
  <w:style w:type="paragraph" w:styleId="a8">
    <w:name w:val="Revision"/>
    <w:hidden/>
    <w:uiPriority w:val="99"/>
    <w:semiHidden/>
    <w:rsid w:val="000D21E3"/>
    <w:rPr>
      <w:sz w:val="24"/>
      <w:szCs w:val="24"/>
    </w:rPr>
  </w:style>
  <w:style w:type="character" w:styleId="a9">
    <w:name w:val="line number"/>
    <w:basedOn w:val="a0"/>
    <w:semiHidden/>
    <w:unhideWhenUsed/>
    <w:rsid w:val="00525877"/>
  </w:style>
  <w:style w:type="character" w:styleId="aa">
    <w:name w:val="Hyperlink"/>
    <w:basedOn w:val="a0"/>
    <w:unhideWhenUsed/>
    <w:rsid w:val="002E17D8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2E17D8"/>
    <w:rPr>
      <w:color w:val="605E5C"/>
      <w:shd w:val="clear" w:color="auto" w:fill="E1DFDD"/>
    </w:rPr>
  </w:style>
  <w:style w:type="paragraph" w:styleId="ab">
    <w:name w:val="Balloon Text"/>
    <w:basedOn w:val="a"/>
    <w:link w:val="Char3"/>
    <w:rsid w:val="004930A8"/>
    <w:rPr>
      <w:sz w:val="18"/>
      <w:szCs w:val="18"/>
    </w:rPr>
  </w:style>
  <w:style w:type="character" w:customStyle="1" w:styleId="Char3">
    <w:name w:val="批注框文本 Char"/>
    <w:basedOn w:val="a0"/>
    <w:link w:val="ab"/>
    <w:rsid w:val="004930A8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0697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5</TotalTime>
  <Pages>1</Pages>
  <Words>7645</Words>
  <Characters>43577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HP</cp:lastModifiedBy>
  <cp:revision>52</cp:revision>
  <dcterms:created xsi:type="dcterms:W3CDTF">2023-02-13T10:03:00Z</dcterms:created>
  <dcterms:modified xsi:type="dcterms:W3CDTF">2023-03-16T22:44:00Z</dcterms:modified>
</cp:coreProperties>
</file>